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CB7746" w:rsidRDefault="00CB7746" w:rsidP="0080100E"/>
                          <w:p w14:paraId="0074EEEE" w14:textId="77777777" w:rsidR="00CB7746" w:rsidRDefault="00CB7746" w:rsidP="0080100E"/>
                          <w:p w14:paraId="20FED896" w14:textId="77777777" w:rsidR="00CB7746" w:rsidRDefault="00CB7746" w:rsidP="0080100E"/>
                          <w:p w14:paraId="6BC7A7D7" w14:textId="77777777" w:rsidR="00CB7746" w:rsidRDefault="00CB7746" w:rsidP="0080100E"/>
                          <w:p w14:paraId="657ED508" w14:textId="77777777" w:rsidR="00CB7746" w:rsidRDefault="00CB7746" w:rsidP="0080100E"/>
                          <w:p w14:paraId="4DBF881F" w14:textId="77777777" w:rsidR="00CB7746" w:rsidRDefault="00CB7746" w:rsidP="0080100E"/>
                          <w:p w14:paraId="47D5DC89" w14:textId="77777777" w:rsidR="00CB7746" w:rsidRDefault="00CB7746"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CB7746" w:rsidRDefault="00CB7746" w:rsidP="0080100E"/>
                    <w:p w14:paraId="0074EEEE" w14:textId="77777777" w:rsidR="00CB7746" w:rsidRDefault="00CB7746" w:rsidP="0080100E"/>
                    <w:p w14:paraId="20FED896" w14:textId="77777777" w:rsidR="00CB7746" w:rsidRDefault="00CB7746" w:rsidP="0080100E"/>
                    <w:p w14:paraId="6BC7A7D7" w14:textId="77777777" w:rsidR="00CB7746" w:rsidRDefault="00CB7746" w:rsidP="0080100E"/>
                    <w:p w14:paraId="657ED508" w14:textId="77777777" w:rsidR="00CB7746" w:rsidRDefault="00CB7746" w:rsidP="0080100E"/>
                    <w:p w14:paraId="4DBF881F" w14:textId="77777777" w:rsidR="00CB7746" w:rsidRDefault="00CB7746" w:rsidP="0080100E"/>
                    <w:p w14:paraId="47D5DC89" w14:textId="77777777" w:rsidR="00CB7746" w:rsidRDefault="00CB7746"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6405F6">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00917C1D" w:rsidRPr="00646CDC">
          <w:rPr>
            <w:rStyle w:val="Hyperlink"/>
          </w:rPr>
          <w:t>Figura 2 - Resultado de busca dos proceedings no motor de busca da ACM (próprio, 2020)</w:t>
        </w:r>
        <w:r w:rsidR="00917C1D">
          <w:rPr>
            <w:webHidden/>
          </w:rPr>
          <w:tab/>
        </w:r>
        <w:r w:rsidR="00917C1D">
          <w:rPr>
            <w:webHidden/>
          </w:rPr>
          <w:fldChar w:fldCharType="begin"/>
        </w:r>
        <w:r w:rsidR="00917C1D">
          <w:rPr>
            <w:webHidden/>
          </w:rPr>
          <w:instrText xml:space="preserve"> PAGEREF _Toc41243220 \h </w:instrText>
        </w:r>
        <w:r w:rsidR="00917C1D">
          <w:rPr>
            <w:webHidden/>
          </w:rPr>
        </w:r>
        <w:r w:rsidR="00917C1D">
          <w:rPr>
            <w:webHidden/>
          </w:rPr>
          <w:fldChar w:fldCharType="separate"/>
        </w:r>
        <w:r w:rsidR="00917C1D">
          <w:rPr>
            <w:webHidden/>
          </w:rPr>
          <w:t>19</w:t>
        </w:r>
        <w:r w:rsidR="00917C1D">
          <w:rPr>
            <w:webHidden/>
          </w:rPr>
          <w:fldChar w:fldCharType="end"/>
        </w:r>
      </w:hyperlink>
    </w:p>
    <w:p w14:paraId="004BD74E" w14:textId="6488BD6E" w:rsidR="00917C1D" w:rsidRDefault="006405F6">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00917C1D" w:rsidRPr="00646CDC">
          <w:rPr>
            <w:rStyle w:val="Hyperlink"/>
          </w:rPr>
          <w:t>Figura 3 - Resultado de busca dos journals no motor de busca da ACM (próprio, 2020)</w:t>
        </w:r>
        <w:r w:rsidR="00917C1D">
          <w:rPr>
            <w:webHidden/>
          </w:rPr>
          <w:tab/>
        </w:r>
        <w:r w:rsidR="00917C1D">
          <w:rPr>
            <w:webHidden/>
          </w:rPr>
          <w:fldChar w:fldCharType="begin"/>
        </w:r>
        <w:r w:rsidR="00917C1D">
          <w:rPr>
            <w:webHidden/>
          </w:rPr>
          <w:instrText xml:space="preserve"> PAGEREF _Toc41243221 \h </w:instrText>
        </w:r>
        <w:r w:rsidR="00917C1D">
          <w:rPr>
            <w:webHidden/>
          </w:rPr>
        </w:r>
        <w:r w:rsidR="00917C1D">
          <w:rPr>
            <w:webHidden/>
          </w:rPr>
          <w:fldChar w:fldCharType="separate"/>
        </w:r>
        <w:r w:rsidR="00917C1D">
          <w:rPr>
            <w:webHidden/>
          </w:rPr>
          <w:t>19</w:t>
        </w:r>
        <w:r w:rsidR="00917C1D">
          <w:rPr>
            <w:webHidden/>
          </w:rPr>
          <w:fldChar w:fldCharType="end"/>
        </w:r>
      </w:hyperlink>
    </w:p>
    <w:p w14:paraId="788F87CD" w14:textId="19D37B00" w:rsidR="00917C1D" w:rsidRDefault="006405F6">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00917C1D" w:rsidRPr="00646CDC">
          <w:rPr>
            <w:rStyle w:val="Hyperlink"/>
          </w:rPr>
          <w:t>Figura 4 - Etapas realizadas para filtrar os trabalhos encontrados no motor de busca da ACM (próprio, 2020)</w:t>
        </w:r>
        <w:r w:rsidR="00917C1D">
          <w:rPr>
            <w:webHidden/>
          </w:rPr>
          <w:tab/>
        </w:r>
        <w:r w:rsidR="00917C1D">
          <w:rPr>
            <w:webHidden/>
          </w:rPr>
          <w:fldChar w:fldCharType="begin"/>
        </w:r>
        <w:r w:rsidR="00917C1D">
          <w:rPr>
            <w:webHidden/>
          </w:rPr>
          <w:instrText xml:space="preserve"> PAGEREF _Toc41243222 \h </w:instrText>
        </w:r>
        <w:r w:rsidR="00917C1D">
          <w:rPr>
            <w:webHidden/>
          </w:rPr>
        </w:r>
        <w:r w:rsidR="00917C1D">
          <w:rPr>
            <w:webHidden/>
          </w:rPr>
          <w:fldChar w:fldCharType="separate"/>
        </w:r>
        <w:r w:rsidR="00917C1D">
          <w:rPr>
            <w:webHidden/>
          </w:rPr>
          <w:t>20</w:t>
        </w:r>
        <w:r w:rsidR="00917C1D">
          <w:rPr>
            <w:webHidden/>
          </w:rPr>
          <w:fldChar w:fldCharType="end"/>
        </w:r>
      </w:hyperlink>
    </w:p>
    <w:p w14:paraId="3559B3B8" w14:textId="664D403B" w:rsidR="00917C1D" w:rsidRDefault="006405F6">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00917C1D" w:rsidRPr="00646CDC">
          <w:rPr>
            <w:rStyle w:val="Hyperlink"/>
          </w:rPr>
          <w:t>Figura 5 - Filtro em cima dos trabalhos selecionados através do resumo (próprio, 2020)</w:t>
        </w:r>
        <w:r w:rsidR="00917C1D">
          <w:rPr>
            <w:webHidden/>
          </w:rPr>
          <w:tab/>
        </w:r>
        <w:r w:rsidR="00917C1D">
          <w:rPr>
            <w:webHidden/>
          </w:rPr>
          <w:fldChar w:fldCharType="begin"/>
        </w:r>
        <w:r w:rsidR="00917C1D">
          <w:rPr>
            <w:webHidden/>
          </w:rPr>
          <w:instrText xml:space="preserve"> PAGEREF _Toc41243223 \h </w:instrText>
        </w:r>
        <w:r w:rsidR="00917C1D">
          <w:rPr>
            <w:webHidden/>
          </w:rPr>
        </w:r>
        <w:r w:rsidR="00917C1D">
          <w:rPr>
            <w:webHidden/>
          </w:rPr>
          <w:fldChar w:fldCharType="separate"/>
        </w:r>
        <w:r w:rsidR="00917C1D">
          <w:rPr>
            <w:webHidden/>
          </w:rPr>
          <w:t>20</w:t>
        </w:r>
        <w:r w:rsidR="00917C1D">
          <w:rPr>
            <w:webHidden/>
          </w:rPr>
          <w:fldChar w:fldCharType="end"/>
        </w:r>
      </w:hyperlink>
    </w:p>
    <w:p w14:paraId="4D505F74" w14:textId="51F21318" w:rsidR="00917C1D" w:rsidRDefault="006405F6">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00917C1D" w:rsidRPr="00646CDC">
          <w:rPr>
            <w:rStyle w:val="Hyperlink"/>
          </w:rPr>
          <w:t>Figura 6 - Procedimento de filtro realizado baseado nos trabalhos encontrados no motor de busca da ACM (próprio, 2020)</w:t>
        </w:r>
        <w:r w:rsidR="00917C1D">
          <w:rPr>
            <w:webHidden/>
          </w:rPr>
          <w:tab/>
        </w:r>
        <w:r w:rsidR="00917C1D">
          <w:rPr>
            <w:webHidden/>
          </w:rPr>
          <w:fldChar w:fldCharType="begin"/>
        </w:r>
        <w:r w:rsidR="00917C1D">
          <w:rPr>
            <w:webHidden/>
          </w:rPr>
          <w:instrText xml:space="preserve"> PAGEREF _Toc41243224 \h </w:instrText>
        </w:r>
        <w:r w:rsidR="00917C1D">
          <w:rPr>
            <w:webHidden/>
          </w:rPr>
        </w:r>
        <w:r w:rsidR="00917C1D">
          <w:rPr>
            <w:webHidden/>
          </w:rPr>
          <w:fldChar w:fldCharType="separate"/>
        </w:r>
        <w:r w:rsidR="00917C1D">
          <w:rPr>
            <w:webHidden/>
          </w:rPr>
          <w:t>21</w:t>
        </w:r>
        <w:r w:rsidR="00917C1D">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BE3559"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BE3559"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34382D78" w14:textId="7468D019" w:rsidR="00AA1CA6"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024120" w:history="1">
        <w:r w:rsidR="00AA1CA6" w:rsidRPr="0088433F">
          <w:rPr>
            <w:rStyle w:val="Hyperlink"/>
            <w:noProof/>
          </w:rPr>
          <w:t>1</w:t>
        </w:r>
        <w:r w:rsidR="00AA1CA6">
          <w:rPr>
            <w:rFonts w:asciiTheme="minorHAnsi" w:eastAsiaTheme="minorEastAsia" w:hAnsiTheme="minorHAnsi" w:cstheme="minorBidi"/>
            <w:b w:val="0"/>
            <w:iCs w:val="0"/>
            <w:caps w:val="0"/>
            <w:noProof/>
            <w:color w:val="auto"/>
            <w:sz w:val="22"/>
            <w:szCs w:val="22"/>
            <w:lang w:eastAsia="pt-BR"/>
          </w:rPr>
          <w:tab/>
        </w:r>
        <w:r w:rsidR="00AA1CA6" w:rsidRPr="0088433F">
          <w:rPr>
            <w:rStyle w:val="Hyperlink"/>
            <w:noProof/>
          </w:rPr>
          <w:t>Introdução</w:t>
        </w:r>
        <w:r w:rsidR="00AA1CA6">
          <w:rPr>
            <w:noProof/>
            <w:webHidden/>
          </w:rPr>
          <w:tab/>
        </w:r>
        <w:r w:rsidR="00AA1CA6">
          <w:rPr>
            <w:noProof/>
            <w:webHidden/>
          </w:rPr>
          <w:fldChar w:fldCharType="begin"/>
        </w:r>
        <w:r w:rsidR="00AA1CA6">
          <w:rPr>
            <w:noProof/>
            <w:webHidden/>
          </w:rPr>
          <w:instrText xml:space="preserve"> PAGEREF _Toc42024120 \h </w:instrText>
        </w:r>
        <w:r w:rsidR="00AA1CA6">
          <w:rPr>
            <w:noProof/>
            <w:webHidden/>
          </w:rPr>
        </w:r>
        <w:r w:rsidR="00AA1CA6">
          <w:rPr>
            <w:noProof/>
            <w:webHidden/>
          </w:rPr>
          <w:fldChar w:fldCharType="separate"/>
        </w:r>
        <w:r w:rsidR="00AA1CA6">
          <w:rPr>
            <w:noProof/>
            <w:webHidden/>
          </w:rPr>
          <w:t>10</w:t>
        </w:r>
        <w:r w:rsidR="00AA1CA6">
          <w:rPr>
            <w:noProof/>
            <w:webHidden/>
          </w:rPr>
          <w:fldChar w:fldCharType="end"/>
        </w:r>
      </w:hyperlink>
    </w:p>
    <w:p w14:paraId="6A352A16" w14:textId="21E4EC50" w:rsidR="00AA1CA6" w:rsidRDefault="00AA1CA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024121" w:history="1">
        <w:r w:rsidRPr="0088433F">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88433F">
          <w:rPr>
            <w:rStyle w:val="Hyperlink"/>
            <w:noProof/>
          </w:rPr>
          <w:t>Sistemas de recomendação e contexto</w:t>
        </w:r>
        <w:r>
          <w:rPr>
            <w:noProof/>
            <w:webHidden/>
          </w:rPr>
          <w:tab/>
        </w:r>
        <w:r>
          <w:rPr>
            <w:noProof/>
            <w:webHidden/>
          </w:rPr>
          <w:fldChar w:fldCharType="begin"/>
        </w:r>
        <w:r>
          <w:rPr>
            <w:noProof/>
            <w:webHidden/>
          </w:rPr>
          <w:instrText xml:space="preserve"> PAGEREF _Toc42024121 \h </w:instrText>
        </w:r>
        <w:r>
          <w:rPr>
            <w:noProof/>
            <w:webHidden/>
          </w:rPr>
        </w:r>
        <w:r>
          <w:rPr>
            <w:noProof/>
            <w:webHidden/>
          </w:rPr>
          <w:fldChar w:fldCharType="separate"/>
        </w:r>
        <w:r>
          <w:rPr>
            <w:noProof/>
            <w:webHidden/>
          </w:rPr>
          <w:t>14</w:t>
        </w:r>
        <w:r>
          <w:rPr>
            <w:noProof/>
            <w:webHidden/>
          </w:rPr>
          <w:fldChar w:fldCharType="end"/>
        </w:r>
      </w:hyperlink>
    </w:p>
    <w:p w14:paraId="149C7180" w14:textId="13DC5DFD" w:rsidR="00AA1CA6" w:rsidRDefault="00AA1CA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122" w:history="1">
        <w:r w:rsidRPr="0088433F">
          <w:rPr>
            <w:rStyle w:val="Hyperlink"/>
          </w:rPr>
          <w:t>2.1</w:t>
        </w:r>
        <w:r>
          <w:rPr>
            <w:rFonts w:asciiTheme="minorHAnsi" w:eastAsiaTheme="minorEastAsia" w:hAnsiTheme="minorHAnsi" w:cstheme="minorBidi"/>
            <w:iCs w:val="0"/>
            <w:color w:val="auto"/>
            <w:sz w:val="22"/>
            <w:szCs w:val="22"/>
            <w:lang w:eastAsia="pt-BR"/>
          </w:rPr>
          <w:tab/>
        </w:r>
        <w:r w:rsidRPr="0088433F">
          <w:rPr>
            <w:rStyle w:val="Hyperlink"/>
          </w:rPr>
          <w:t>Tipos de sistemas de recomendação</w:t>
        </w:r>
        <w:r>
          <w:rPr>
            <w:webHidden/>
          </w:rPr>
          <w:tab/>
        </w:r>
        <w:r>
          <w:rPr>
            <w:webHidden/>
          </w:rPr>
          <w:fldChar w:fldCharType="begin"/>
        </w:r>
        <w:r>
          <w:rPr>
            <w:webHidden/>
          </w:rPr>
          <w:instrText xml:space="preserve"> PAGEREF _Toc42024122 \h </w:instrText>
        </w:r>
        <w:r>
          <w:rPr>
            <w:webHidden/>
          </w:rPr>
        </w:r>
        <w:r>
          <w:rPr>
            <w:webHidden/>
          </w:rPr>
          <w:fldChar w:fldCharType="separate"/>
        </w:r>
        <w:r>
          <w:rPr>
            <w:webHidden/>
          </w:rPr>
          <w:t>14</w:t>
        </w:r>
        <w:r>
          <w:rPr>
            <w:webHidden/>
          </w:rPr>
          <w:fldChar w:fldCharType="end"/>
        </w:r>
      </w:hyperlink>
    </w:p>
    <w:p w14:paraId="50BAF75E" w14:textId="597B0C08" w:rsidR="00AA1CA6" w:rsidRDefault="00AA1CA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123" w:history="1">
        <w:r w:rsidRPr="0088433F">
          <w:rPr>
            <w:rStyle w:val="Hyperlink"/>
          </w:rPr>
          <w:t>2.1.1</w:t>
        </w:r>
        <w:r>
          <w:rPr>
            <w:rFonts w:asciiTheme="minorHAnsi" w:eastAsiaTheme="minorEastAsia" w:hAnsiTheme="minorHAnsi" w:cstheme="minorBidi"/>
            <w:iCs w:val="0"/>
            <w:color w:val="auto"/>
            <w:sz w:val="22"/>
            <w:szCs w:val="22"/>
            <w:lang w:eastAsia="pt-BR"/>
          </w:rPr>
          <w:tab/>
        </w:r>
        <w:r w:rsidRPr="0088433F">
          <w:rPr>
            <w:rStyle w:val="Hyperlink"/>
          </w:rPr>
          <w:t>Sistemas de recomendação baseado em conteúdo</w:t>
        </w:r>
        <w:r>
          <w:rPr>
            <w:webHidden/>
          </w:rPr>
          <w:tab/>
        </w:r>
        <w:r>
          <w:rPr>
            <w:webHidden/>
          </w:rPr>
          <w:fldChar w:fldCharType="begin"/>
        </w:r>
        <w:r>
          <w:rPr>
            <w:webHidden/>
          </w:rPr>
          <w:instrText xml:space="preserve"> PAGEREF _Toc42024123 \h </w:instrText>
        </w:r>
        <w:r>
          <w:rPr>
            <w:webHidden/>
          </w:rPr>
        </w:r>
        <w:r>
          <w:rPr>
            <w:webHidden/>
          </w:rPr>
          <w:fldChar w:fldCharType="separate"/>
        </w:r>
        <w:r>
          <w:rPr>
            <w:webHidden/>
          </w:rPr>
          <w:t>14</w:t>
        </w:r>
        <w:r>
          <w:rPr>
            <w:webHidden/>
          </w:rPr>
          <w:fldChar w:fldCharType="end"/>
        </w:r>
      </w:hyperlink>
    </w:p>
    <w:p w14:paraId="2FB0B002" w14:textId="70D1D403" w:rsidR="00AA1CA6" w:rsidRDefault="00AA1CA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124" w:history="1">
        <w:r w:rsidRPr="0088433F">
          <w:rPr>
            <w:rStyle w:val="Hyperlink"/>
          </w:rPr>
          <w:t>2.1.2</w:t>
        </w:r>
        <w:r>
          <w:rPr>
            <w:rFonts w:asciiTheme="minorHAnsi" w:eastAsiaTheme="minorEastAsia" w:hAnsiTheme="minorHAnsi" w:cstheme="minorBidi"/>
            <w:iCs w:val="0"/>
            <w:color w:val="auto"/>
            <w:sz w:val="22"/>
            <w:szCs w:val="22"/>
            <w:lang w:eastAsia="pt-BR"/>
          </w:rPr>
          <w:tab/>
        </w:r>
        <w:r w:rsidRPr="0088433F">
          <w:rPr>
            <w:rStyle w:val="Hyperlink"/>
          </w:rPr>
          <w:t>Sistemas de recomendação colaborativo</w:t>
        </w:r>
        <w:r>
          <w:rPr>
            <w:webHidden/>
          </w:rPr>
          <w:tab/>
        </w:r>
        <w:r>
          <w:rPr>
            <w:webHidden/>
          </w:rPr>
          <w:fldChar w:fldCharType="begin"/>
        </w:r>
        <w:r>
          <w:rPr>
            <w:webHidden/>
          </w:rPr>
          <w:instrText xml:space="preserve"> PAGEREF _Toc42024124 \h </w:instrText>
        </w:r>
        <w:r>
          <w:rPr>
            <w:webHidden/>
          </w:rPr>
        </w:r>
        <w:r>
          <w:rPr>
            <w:webHidden/>
          </w:rPr>
          <w:fldChar w:fldCharType="separate"/>
        </w:r>
        <w:r>
          <w:rPr>
            <w:webHidden/>
          </w:rPr>
          <w:t>14</w:t>
        </w:r>
        <w:r>
          <w:rPr>
            <w:webHidden/>
          </w:rPr>
          <w:fldChar w:fldCharType="end"/>
        </w:r>
      </w:hyperlink>
    </w:p>
    <w:p w14:paraId="285D14EB" w14:textId="0D8263EC" w:rsidR="00AA1CA6" w:rsidRDefault="00AA1CA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125" w:history="1">
        <w:r w:rsidRPr="0088433F">
          <w:rPr>
            <w:rStyle w:val="Hyperlink"/>
          </w:rPr>
          <w:t>2.1.3</w:t>
        </w:r>
        <w:r>
          <w:rPr>
            <w:rFonts w:asciiTheme="minorHAnsi" w:eastAsiaTheme="minorEastAsia" w:hAnsiTheme="minorHAnsi" w:cstheme="minorBidi"/>
            <w:iCs w:val="0"/>
            <w:color w:val="auto"/>
            <w:sz w:val="22"/>
            <w:szCs w:val="22"/>
            <w:lang w:eastAsia="pt-BR"/>
          </w:rPr>
          <w:tab/>
        </w:r>
        <w:r w:rsidRPr="0088433F">
          <w:rPr>
            <w:rStyle w:val="Hyperlink"/>
          </w:rPr>
          <w:t>Sistemas de recomendação baseado em aprendizado</w:t>
        </w:r>
        <w:r>
          <w:rPr>
            <w:webHidden/>
          </w:rPr>
          <w:tab/>
        </w:r>
        <w:r>
          <w:rPr>
            <w:webHidden/>
          </w:rPr>
          <w:fldChar w:fldCharType="begin"/>
        </w:r>
        <w:r>
          <w:rPr>
            <w:webHidden/>
          </w:rPr>
          <w:instrText xml:space="preserve"> PAGEREF _Toc42024125 \h </w:instrText>
        </w:r>
        <w:r>
          <w:rPr>
            <w:webHidden/>
          </w:rPr>
        </w:r>
        <w:r>
          <w:rPr>
            <w:webHidden/>
          </w:rPr>
          <w:fldChar w:fldCharType="separate"/>
        </w:r>
        <w:r>
          <w:rPr>
            <w:webHidden/>
          </w:rPr>
          <w:t>14</w:t>
        </w:r>
        <w:r>
          <w:rPr>
            <w:webHidden/>
          </w:rPr>
          <w:fldChar w:fldCharType="end"/>
        </w:r>
      </w:hyperlink>
    </w:p>
    <w:p w14:paraId="15F84D32" w14:textId="7DA57F38" w:rsidR="00AA1CA6" w:rsidRDefault="00AA1CA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126" w:history="1">
        <w:r w:rsidRPr="0088433F">
          <w:rPr>
            <w:rStyle w:val="Hyperlink"/>
          </w:rPr>
          <w:t>2.1.4</w:t>
        </w:r>
        <w:r>
          <w:rPr>
            <w:rFonts w:asciiTheme="minorHAnsi" w:eastAsiaTheme="minorEastAsia" w:hAnsiTheme="minorHAnsi" w:cstheme="minorBidi"/>
            <w:iCs w:val="0"/>
            <w:color w:val="auto"/>
            <w:sz w:val="22"/>
            <w:szCs w:val="22"/>
            <w:lang w:eastAsia="pt-BR"/>
          </w:rPr>
          <w:tab/>
        </w:r>
        <w:r w:rsidRPr="0088433F">
          <w:rPr>
            <w:rStyle w:val="Hyperlink"/>
          </w:rPr>
          <w:t>Sistemas de recomendação híbridos</w:t>
        </w:r>
        <w:r>
          <w:rPr>
            <w:webHidden/>
          </w:rPr>
          <w:tab/>
        </w:r>
        <w:r>
          <w:rPr>
            <w:webHidden/>
          </w:rPr>
          <w:fldChar w:fldCharType="begin"/>
        </w:r>
        <w:r>
          <w:rPr>
            <w:webHidden/>
          </w:rPr>
          <w:instrText xml:space="preserve"> PAGEREF _Toc42024126 \h </w:instrText>
        </w:r>
        <w:r>
          <w:rPr>
            <w:webHidden/>
          </w:rPr>
        </w:r>
        <w:r>
          <w:rPr>
            <w:webHidden/>
          </w:rPr>
          <w:fldChar w:fldCharType="separate"/>
        </w:r>
        <w:r>
          <w:rPr>
            <w:webHidden/>
          </w:rPr>
          <w:t>14</w:t>
        </w:r>
        <w:r>
          <w:rPr>
            <w:webHidden/>
          </w:rPr>
          <w:fldChar w:fldCharType="end"/>
        </w:r>
      </w:hyperlink>
    </w:p>
    <w:p w14:paraId="71B63820" w14:textId="7110F473" w:rsidR="00AA1CA6" w:rsidRDefault="00AA1CA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127" w:history="1">
        <w:r w:rsidRPr="0088433F">
          <w:rPr>
            <w:rStyle w:val="Hyperlink"/>
          </w:rPr>
          <w:t>2.2</w:t>
        </w:r>
        <w:r>
          <w:rPr>
            <w:rFonts w:asciiTheme="minorHAnsi" w:eastAsiaTheme="minorEastAsia" w:hAnsiTheme="minorHAnsi" w:cstheme="minorBidi"/>
            <w:iCs w:val="0"/>
            <w:color w:val="auto"/>
            <w:sz w:val="22"/>
            <w:szCs w:val="22"/>
            <w:lang w:eastAsia="pt-BR"/>
          </w:rPr>
          <w:tab/>
        </w:r>
        <w:r w:rsidRPr="0088433F">
          <w:rPr>
            <w:rStyle w:val="Hyperlink"/>
          </w:rPr>
          <w:t>Algoritmos de sistemas de recomendação</w:t>
        </w:r>
        <w:r>
          <w:rPr>
            <w:webHidden/>
          </w:rPr>
          <w:tab/>
        </w:r>
        <w:r>
          <w:rPr>
            <w:webHidden/>
          </w:rPr>
          <w:fldChar w:fldCharType="begin"/>
        </w:r>
        <w:r>
          <w:rPr>
            <w:webHidden/>
          </w:rPr>
          <w:instrText xml:space="preserve"> PAGEREF _Toc42024127 \h </w:instrText>
        </w:r>
        <w:r>
          <w:rPr>
            <w:webHidden/>
          </w:rPr>
        </w:r>
        <w:r>
          <w:rPr>
            <w:webHidden/>
          </w:rPr>
          <w:fldChar w:fldCharType="separate"/>
        </w:r>
        <w:r>
          <w:rPr>
            <w:webHidden/>
          </w:rPr>
          <w:t>15</w:t>
        </w:r>
        <w:r>
          <w:rPr>
            <w:webHidden/>
          </w:rPr>
          <w:fldChar w:fldCharType="end"/>
        </w:r>
      </w:hyperlink>
    </w:p>
    <w:p w14:paraId="76940FF8" w14:textId="3FA99F37" w:rsidR="00AA1CA6" w:rsidRDefault="00AA1CA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128" w:history="1">
        <w:r w:rsidRPr="0088433F">
          <w:rPr>
            <w:rStyle w:val="Hyperlink"/>
          </w:rPr>
          <w:t>2.3</w:t>
        </w:r>
        <w:r>
          <w:rPr>
            <w:rFonts w:asciiTheme="minorHAnsi" w:eastAsiaTheme="minorEastAsia" w:hAnsiTheme="minorHAnsi" w:cstheme="minorBidi"/>
            <w:iCs w:val="0"/>
            <w:color w:val="auto"/>
            <w:sz w:val="22"/>
            <w:szCs w:val="22"/>
            <w:lang w:eastAsia="pt-BR"/>
          </w:rPr>
          <w:tab/>
        </w:r>
        <w:r w:rsidRPr="0088433F">
          <w:rPr>
            <w:rStyle w:val="Hyperlink"/>
          </w:rPr>
          <w:t>Técnicas para avaliar OS RESULTADOS de um RecSys</w:t>
        </w:r>
        <w:r>
          <w:rPr>
            <w:webHidden/>
          </w:rPr>
          <w:tab/>
        </w:r>
        <w:r>
          <w:rPr>
            <w:webHidden/>
          </w:rPr>
          <w:fldChar w:fldCharType="begin"/>
        </w:r>
        <w:r>
          <w:rPr>
            <w:webHidden/>
          </w:rPr>
          <w:instrText xml:space="preserve"> PAGEREF _Toc42024128 \h </w:instrText>
        </w:r>
        <w:r>
          <w:rPr>
            <w:webHidden/>
          </w:rPr>
        </w:r>
        <w:r>
          <w:rPr>
            <w:webHidden/>
          </w:rPr>
          <w:fldChar w:fldCharType="separate"/>
        </w:r>
        <w:r>
          <w:rPr>
            <w:webHidden/>
          </w:rPr>
          <w:t>15</w:t>
        </w:r>
        <w:r>
          <w:rPr>
            <w:webHidden/>
          </w:rPr>
          <w:fldChar w:fldCharType="end"/>
        </w:r>
      </w:hyperlink>
    </w:p>
    <w:p w14:paraId="2935901C" w14:textId="7F2719AB" w:rsidR="00AA1CA6" w:rsidRDefault="00AA1CA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024129" w:history="1">
        <w:r w:rsidRPr="0088433F">
          <w:rPr>
            <w:rStyle w:val="Hyperlink"/>
            <w:noProof/>
          </w:rPr>
          <w:t>3</w:t>
        </w:r>
        <w:r>
          <w:rPr>
            <w:rFonts w:asciiTheme="minorHAnsi" w:eastAsiaTheme="minorEastAsia" w:hAnsiTheme="minorHAnsi" w:cstheme="minorBidi"/>
            <w:b w:val="0"/>
            <w:iCs w:val="0"/>
            <w:caps w:val="0"/>
            <w:noProof/>
            <w:color w:val="auto"/>
            <w:sz w:val="22"/>
            <w:szCs w:val="22"/>
            <w:lang w:eastAsia="pt-BR"/>
          </w:rPr>
          <w:tab/>
        </w:r>
        <w:r w:rsidRPr="0088433F">
          <w:rPr>
            <w:rStyle w:val="Hyperlink"/>
            <w:noProof/>
          </w:rPr>
          <w:t>Trabalhos relacionados</w:t>
        </w:r>
        <w:r>
          <w:rPr>
            <w:noProof/>
            <w:webHidden/>
          </w:rPr>
          <w:tab/>
        </w:r>
        <w:r>
          <w:rPr>
            <w:noProof/>
            <w:webHidden/>
          </w:rPr>
          <w:fldChar w:fldCharType="begin"/>
        </w:r>
        <w:r>
          <w:rPr>
            <w:noProof/>
            <w:webHidden/>
          </w:rPr>
          <w:instrText xml:space="preserve"> PAGEREF _Toc42024129 \h </w:instrText>
        </w:r>
        <w:r>
          <w:rPr>
            <w:noProof/>
            <w:webHidden/>
          </w:rPr>
        </w:r>
        <w:r>
          <w:rPr>
            <w:noProof/>
            <w:webHidden/>
          </w:rPr>
          <w:fldChar w:fldCharType="separate"/>
        </w:r>
        <w:r>
          <w:rPr>
            <w:noProof/>
            <w:webHidden/>
          </w:rPr>
          <w:t>16</w:t>
        </w:r>
        <w:r>
          <w:rPr>
            <w:noProof/>
            <w:webHidden/>
          </w:rPr>
          <w:fldChar w:fldCharType="end"/>
        </w:r>
      </w:hyperlink>
    </w:p>
    <w:p w14:paraId="06E6551F" w14:textId="3429C021" w:rsidR="00AA1CA6" w:rsidRDefault="00AA1CA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130" w:history="1">
        <w:r w:rsidRPr="0088433F">
          <w:rPr>
            <w:rStyle w:val="Hyperlink"/>
          </w:rPr>
          <w:t>3.1</w:t>
        </w:r>
        <w:r>
          <w:rPr>
            <w:rFonts w:asciiTheme="minorHAnsi" w:eastAsiaTheme="minorEastAsia" w:hAnsiTheme="minorHAnsi" w:cstheme="minorBidi"/>
            <w:iCs w:val="0"/>
            <w:color w:val="auto"/>
            <w:sz w:val="22"/>
            <w:szCs w:val="22"/>
            <w:lang w:eastAsia="pt-BR"/>
          </w:rPr>
          <w:tab/>
        </w:r>
        <w:r w:rsidRPr="0088433F">
          <w:rPr>
            <w:rStyle w:val="Hyperlink"/>
          </w:rPr>
          <w:t>O protocolo de revisão</w:t>
        </w:r>
        <w:r>
          <w:rPr>
            <w:webHidden/>
          </w:rPr>
          <w:tab/>
        </w:r>
        <w:r>
          <w:rPr>
            <w:webHidden/>
          </w:rPr>
          <w:fldChar w:fldCharType="begin"/>
        </w:r>
        <w:r>
          <w:rPr>
            <w:webHidden/>
          </w:rPr>
          <w:instrText xml:space="preserve"> PAGEREF _Toc42024130 \h </w:instrText>
        </w:r>
        <w:r>
          <w:rPr>
            <w:webHidden/>
          </w:rPr>
        </w:r>
        <w:r>
          <w:rPr>
            <w:webHidden/>
          </w:rPr>
          <w:fldChar w:fldCharType="separate"/>
        </w:r>
        <w:r>
          <w:rPr>
            <w:webHidden/>
          </w:rPr>
          <w:t>16</w:t>
        </w:r>
        <w:r>
          <w:rPr>
            <w:webHidden/>
          </w:rPr>
          <w:fldChar w:fldCharType="end"/>
        </w:r>
      </w:hyperlink>
    </w:p>
    <w:p w14:paraId="4D5C3CA9" w14:textId="47CB6DC5" w:rsidR="00AA1CA6" w:rsidRDefault="00AA1CA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131" w:history="1">
        <w:r w:rsidRPr="0088433F">
          <w:rPr>
            <w:rStyle w:val="Hyperlink"/>
          </w:rPr>
          <w:t>3.2</w:t>
        </w:r>
        <w:r>
          <w:rPr>
            <w:rFonts w:asciiTheme="minorHAnsi" w:eastAsiaTheme="minorEastAsia" w:hAnsiTheme="minorHAnsi" w:cstheme="minorBidi"/>
            <w:iCs w:val="0"/>
            <w:color w:val="auto"/>
            <w:sz w:val="22"/>
            <w:szCs w:val="22"/>
            <w:lang w:eastAsia="pt-BR"/>
          </w:rPr>
          <w:tab/>
        </w:r>
        <w:r w:rsidRPr="0088433F">
          <w:rPr>
            <w:rStyle w:val="Hyperlink"/>
          </w:rPr>
          <w:t>PROCURA NOS MOTORES DE BUSCA</w:t>
        </w:r>
        <w:r>
          <w:rPr>
            <w:webHidden/>
          </w:rPr>
          <w:tab/>
        </w:r>
        <w:r>
          <w:rPr>
            <w:webHidden/>
          </w:rPr>
          <w:fldChar w:fldCharType="begin"/>
        </w:r>
        <w:r>
          <w:rPr>
            <w:webHidden/>
          </w:rPr>
          <w:instrText xml:space="preserve"> PAGEREF _Toc42024131 \h </w:instrText>
        </w:r>
        <w:r>
          <w:rPr>
            <w:webHidden/>
          </w:rPr>
        </w:r>
        <w:r>
          <w:rPr>
            <w:webHidden/>
          </w:rPr>
          <w:fldChar w:fldCharType="separate"/>
        </w:r>
        <w:r>
          <w:rPr>
            <w:webHidden/>
          </w:rPr>
          <w:t>17</w:t>
        </w:r>
        <w:r>
          <w:rPr>
            <w:webHidden/>
          </w:rPr>
          <w:fldChar w:fldCharType="end"/>
        </w:r>
      </w:hyperlink>
    </w:p>
    <w:p w14:paraId="668FF449" w14:textId="166F9321" w:rsidR="00AA1CA6" w:rsidRDefault="00AA1CA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132" w:history="1">
        <w:r w:rsidRPr="0088433F">
          <w:rPr>
            <w:rStyle w:val="Hyperlink"/>
          </w:rPr>
          <w:t>3.3</w:t>
        </w:r>
        <w:r>
          <w:rPr>
            <w:rFonts w:asciiTheme="minorHAnsi" w:eastAsiaTheme="minorEastAsia" w:hAnsiTheme="minorHAnsi" w:cstheme="minorBidi"/>
            <w:iCs w:val="0"/>
            <w:color w:val="auto"/>
            <w:sz w:val="22"/>
            <w:szCs w:val="22"/>
            <w:lang w:eastAsia="pt-BR"/>
          </w:rPr>
          <w:tab/>
        </w:r>
        <w:r w:rsidRPr="0088433F">
          <w:rPr>
            <w:rStyle w:val="Hyperlink"/>
          </w:rPr>
          <w:t>Os trabalhos</w:t>
        </w:r>
        <w:r>
          <w:rPr>
            <w:webHidden/>
          </w:rPr>
          <w:tab/>
        </w:r>
        <w:r>
          <w:rPr>
            <w:webHidden/>
          </w:rPr>
          <w:fldChar w:fldCharType="begin"/>
        </w:r>
        <w:r>
          <w:rPr>
            <w:webHidden/>
          </w:rPr>
          <w:instrText xml:space="preserve"> PAGEREF _Toc42024132 \h </w:instrText>
        </w:r>
        <w:r>
          <w:rPr>
            <w:webHidden/>
          </w:rPr>
        </w:r>
        <w:r>
          <w:rPr>
            <w:webHidden/>
          </w:rPr>
          <w:fldChar w:fldCharType="separate"/>
        </w:r>
        <w:r>
          <w:rPr>
            <w:webHidden/>
          </w:rPr>
          <w:t>19</w:t>
        </w:r>
        <w:r>
          <w:rPr>
            <w:webHidden/>
          </w:rPr>
          <w:fldChar w:fldCharType="end"/>
        </w:r>
      </w:hyperlink>
    </w:p>
    <w:p w14:paraId="3B9B8D01" w14:textId="0795D0A5" w:rsidR="00AA1CA6" w:rsidRDefault="00AA1CA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133" w:history="1">
        <w:r w:rsidRPr="0088433F">
          <w:rPr>
            <w:rStyle w:val="Hyperlink"/>
          </w:rPr>
          <w:t>3.3.1</w:t>
        </w:r>
        <w:r>
          <w:rPr>
            <w:rFonts w:asciiTheme="minorHAnsi" w:eastAsiaTheme="minorEastAsia" w:hAnsiTheme="minorHAnsi" w:cstheme="minorBidi"/>
            <w:iCs w:val="0"/>
            <w:color w:val="auto"/>
            <w:sz w:val="22"/>
            <w:szCs w:val="22"/>
            <w:lang w:eastAsia="pt-BR"/>
          </w:rPr>
          <w:tab/>
        </w:r>
        <w:r w:rsidRPr="0088433F">
          <w:rPr>
            <w:rStyle w:val="Hyperlink"/>
            <w:lang w:val="en-US"/>
          </w:rPr>
          <w:t>The New Challenges when Modeling Context through Diversity over Time in Recommender Systems</w:t>
        </w:r>
        <w:r>
          <w:rPr>
            <w:webHidden/>
          </w:rPr>
          <w:tab/>
        </w:r>
        <w:r>
          <w:rPr>
            <w:webHidden/>
          </w:rPr>
          <w:fldChar w:fldCharType="begin"/>
        </w:r>
        <w:r>
          <w:rPr>
            <w:webHidden/>
          </w:rPr>
          <w:instrText xml:space="preserve"> PAGEREF _Toc42024133 \h </w:instrText>
        </w:r>
        <w:r>
          <w:rPr>
            <w:webHidden/>
          </w:rPr>
        </w:r>
        <w:r>
          <w:rPr>
            <w:webHidden/>
          </w:rPr>
          <w:fldChar w:fldCharType="separate"/>
        </w:r>
        <w:r>
          <w:rPr>
            <w:webHidden/>
          </w:rPr>
          <w:t>21</w:t>
        </w:r>
        <w:r>
          <w:rPr>
            <w:webHidden/>
          </w:rPr>
          <w:fldChar w:fldCharType="end"/>
        </w:r>
      </w:hyperlink>
    </w:p>
    <w:p w14:paraId="597D3C33" w14:textId="341D75A4" w:rsidR="00AA1CA6" w:rsidRDefault="00AA1CA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134" w:history="1">
        <w:r w:rsidRPr="0088433F">
          <w:rPr>
            <w:rStyle w:val="Hyperlink"/>
          </w:rPr>
          <w:t>3.3.2</w:t>
        </w:r>
        <w:r>
          <w:rPr>
            <w:rFonts w:asciiTheme="minorHAnsi" w:eastAsiaTheme="minorEastAsia" w:hAnsiTheme="minorHAnsi" w:cstheme="minorBidi"/>
            <w:iCs w:val="0"/>
            <w:color w:val="auto"/>
            <w:sz w:val="22"/>
            <w:szCs w:val="22"/>
            <w:lang w:eastAsia="pt-BR"/>
          </w:rPr>
          <w:tab/>
        </w:r>
        <w:r w:rsidRPr="0088433F">
          <w:rPr>
            <w:rStyle w:val="Hyperlink"/>
            <w:lang w:val="en-US"/>
          </w:rPr>
          <w:t>Prediction of music pairwise preferences from facial expressions</w:t>
        </w:r>
        <w:r>
          <w:rPr>
            <w:webHidden/>
          </w:rPr>
          <w:tab/>
        </w:r>
        <w:r>
          <w:rPr>
            <w:webHidden/>
          </w:rPr>
          <w:fldChar w:fldCharType="begin"/>
        </w:r>
        <w:r>
          <w:rPr>
            <w:webHidden/>
          </w:rPr>
          <w:instrText xml:space="preserve"> PAGEREF _Toc42024134 \h </w:instrText>
        </w:r>
        <w:r>
          <w:rPr>
            <w:webHidden/>
          </w:rPr>
        </w:r>
        <w:r>
          <w:rPr>
            <w:webHidden/>
          </w:rPr>
          <w:fldChar w:fldCharType="separate"/>
        </w:r>
        <w:r>
          <w:rPr>
            <w:webHidden/>
          </w:rPr>
          <w:t>22</w:t>
        </w:r>
        <w:r>
          <w:rPr>
            <w:webHidden/>
          </w:rPr>
          <w:fldChar w:fldCharType="end"/>
        </w:r>
      </w:hyperlink>
    </w:p>
    <w:p w14:paraId="347B4C64" w14:textId="3CAE4DE5" w:rsidR="00AA1CA6" w:rsidRDefault="00AA1CA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135" w:history="1">
        <w:r w:rsidRPr="0088433F">
          <w:rPr>
            <w:rStyle w:val="Hyperlink"/>
          </w:rPr>
          <w:t>3.3.3</w:t>
        </w:r>
        <w:r>
          <w:rPr>
            <w:rFonts w:asciiTheme="minorHAnsi" w:eastAsiaTheme="minorEastAsia" w:hAnsiTheme="minorHAnsi" w:cstheme="minorBidi"/>
            <w:iCs w:val="0"/>
            <w:color w:val="auto"/>
            <w:sz w:val="22"/>
            <w:szCs w:val="22"/>
            <w:lang w:eastAsia="pt-BR"/>
          </w:rPr>
          <w:tab/>
        </w:r>
        <w:r w:rsidRPr="0088433F">
          <w:rPr>
            <w:rStyle w:val="Hyperlink"/>
            <w:lang w:val="en-US"/>
          </w:rPr>
          <w:t>Towards Intent-Aware Contextual Music Recommendation: Initial Experiments</w:t>
        </w:r>
        <w:r>
          <w:rPr>
            <w:webHidden/>
          </w:rPr>
          <w:tab/>
        </w:r>
        <w:r>
          <w:rPr>
            <w:webHidden/>
          </w:rPr>
          <w:fldChar w:fldCharType="begin"/>
        </w:r>
        <w:r>
          <w:rPr>
            <w:webHidden/>
          </w:rPr>
          <w:instrText xml:space="preserve"> PAGEREF _Toc42024135 \h </w:instrText>
        </w:r>
        <w:r>
          <w:rPr>
            <w:webHidden/>
          </w:rPr>
        </w:r>
        <w:r>
          <w:rPr>
            <w:webHidden/>
          </w:rPr>
          <w:fldChar w:fldCharType="separate"/>
        </w:r>
        <w:r>
          <w:rPr>
            <w:webHidden/>
          </w:rPr>
          <w:t>24</w:t>
        </w:r>
        <w:r>
          <w:rPr>
            <w:webHidden/>
          </w:rPr>
          <w:fldChar w:fldCharType="end"/>
        </w:r>
      </w:hyperlink>
    </w:p>
    <w:p w14:paraId="792E6653" w14:textId="50188ACA" w:rsidR="00AA1CA6" w:rsidRDefault="00AA1CA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136" w:history="1">
        <w:r w:rsidRPr="0088433F">
          <w:rPr>
            <w:rStyle w:val="Hyperlink"/>
          </w:rPr>
          <w:t>3.3.4</w:t>
        </w:r>
        <w:r>
          <w:rPr>
            <w:rFonts w:asciiTheme="minorHAnsi" w:eastAsiaTheme="minorEastAsia" w:hAnsiTheme="minorHAnsi" w:cstheme="minorBidi"/>
            <w:iCs w:val="0"/>
            <w:color w:val="auto"/>
            <w:sz w:val="22"/>
            <w:szCs w:val="22"/>
            <w:lang w:eastAsia="pt-BR"/>
          </w:rPr>
          <w:tab/>
        </w:r>
        <w:r w:rsidRPr="0088433F">
          <w:rPr>
            <w:rStyle w:val="Hyperlink"/>
            <w:lang w:val="en-US"/>
          </w:rPr>
          <w:t>Quantitative Study of Music Listening Behavior in a Smartphone Context</w:t>
        </w:r>
        <w:r>
          <w:rPr>
            <w:webHidden/>
          </w:rPr>
          <w:tab/>
        </w:r>
        <w:r>
          <w:rPr>
            <w:webHidden/>
          </w:rPr>
          <w:fldChar w:fldCharType="begin"/>
        </w:r>
        <w:r>
          <w:rPr>
            <w:webHidden/>
          </w:rPr>
          <w:instrText xml:space="preserve"> PAGEREF _Toc42024136 \h </w:instrText>
        </w:r>
        <w:r>
          <w:rPr>
            <w:webHidden/>
          </w:rPr>
        </w:r>
        <w:r>
          <w:rPr>
            <w:webHidden/>
          </w:rPr>
          <w:fldChar w:fldCharType="separate"/>
        </w:r>
        <w:r>
          <w:rPr>
            <w:webHidden/>
          </w:rPr>
          <w:t>26</w:t>
        </w:r>
        <w:r>
          <w:rPr>
            <w:webHidden/>
          </w:rPr>
          <w:fldChar w:fldCharType="end"/>
        </w:r>
      </w:hyperlink>
    </w:p>
    <w:p w14:paraId="041881BB" w14:textId="62738CF1" w:rsidR="00AA1CA6" w:rsidRDefault="00AA1CA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137" w:history="1">
        <w:r w:rsidRPr="0088433F">
          <w:rPr>
            <w:rStyle w:val="Hyperlink"/>
          </w:rPr>
          <w:t>3.4</w:t>
        </w:r>
        <w:r>
          <w:rPr>
            <w:rFonts w:asciiTheme="minorHAnsi" w:eastAsiaTheme="minorEastAsia" w:hAnsiTheme="minorHAnsi" w:cstheme="minorBidi"/>
            <w:iCs w:val="0"/>
            <w:color w:val="auto"/>
            <w:sz w:val="22"/>
            <w:szCs w:val="22"/>
            <w:lang w:eastAsia="pt-BR"/>
          </w:rPr>
          <w:tab/>
        </w:r>
        <w:r w:rsidRPr="0088433F">
          <w:rPr>
            <w:rStyle w:val="Hyperlink"/>
          </w:rPr>
          <w:t>Tabela com tecnicas</w:t>
        </w:r>
        <w:r>
          <w:rPr>
            <w:webHidden/>
          </w:rPr>
          <w:tab/>
        </w:r>
        <w:r>
          <w:rPr>
            <w:webHidden/>
          </w:rPr>
          <w:fldChar w:fldCharType="begin"/>
        </w:r>
        <w:r>
          <w:rPr>
            <w:webHidden/>
          </w:rPr>
          <w:instrText xml:space="preserve"> PAGEREF _Toc42024137 \h </w:instrText>
        </w:r>
        <w:r>
          <w:rPr>
            <w:webHidden/>
          </w:rPr>
        </w:r>
        <w:r>
          <w:rPr>
            <w:webHidden/>
          </w:rPr>
          <w:fldChar w:fldCharType="separate"/>
        </w:r>
        <w:r>
          <w:rPr>
            <w:webHidden/>
          </w:rPr>
          <w:t>30</w:t>
        </w:r>
        <w:r>
          <w:rPr>
            <w:webHidden/>
          </w:rPr>
          <w:fldChar w:fldCharType="end"/>
        </w:r>
      </w:hyperlink>
    </w:p>
    <w:p w14:paraId="3B3594E9" w14:textId="0F8245B6" w:rsidR="00AA1CA6" w:rsidRDefault="00AA1CA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024138" w:history="1">
        <w:r w:rsidRPr="0088433F">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88433F">
          <w:rPr>
            <w:rStyle w:val="Hyperlink"/>
            <w:noProof/>
          </w:rPr>
          <w:t>Modelagem do que será feito</w:t>
        </w:r>
        <w:r>
          <w:rPr>
            <w:noProof/>
            <w:webHidden/>
          </w:rPr>
          <w:tab/>
        </w:r>
        <w:r>
          <w:rPr>
            <w:noProof/>
            <w:webHidden/>
          </w:rPr>
          <w:fldChar w:fldCharType="begin"/>
        </w:r>
        <w:r>
          <w:rPr>
            <w:noProof/>
            <w:webHidden/>
          </w:rPr>
          <w:instrText xml:space="preserve"> PAGEREF _Toc42024138 \h </w:instrText>
        </w:r>
        <w:r>
          <w:rPr>
            <w:noProof/>
            <w:webHidden/>
          </w:rPr>
        </w:r>
        <w:r>
          <w:rPr>
            <w:noProof/>
            <w:webHidden/>
          </w:rPr>
          <w:fldChar w:fldCharType="separate"/>
        </w:r>
        <w:r>
          <w:rPr>
            <w:noProof/>
            <w:webHidden/>
          </w:rPr>
          <w:t>32</w:t>
        </w:r>
        <w:r>
          <w:rPr>
            <w:noProof/>
            <w:webHidden/>
          </w:rPr>
          <w:fldChar w:fldCharType="end"/>
        </w:r>
      </w:hyperlink>
    </w:p>
    <w:p w14:paraId="119E8E68" w14:textId="7FD83974" w:rsidR="00AA1CA6" w:rsidRDefault="00AA1CA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139" w:history="1">
        <w:r w:rsidRPr="0088433F">
          <w:rPr>
            <w:rStyle w:val="Hyperlink"/>
          </w:rPr>
          <w:t>4.1</w:t>
        </w:r>
        <w:r>
          <w:rPr>
            <w:rFonts w:asciiTheme="minorHAnsi" w:eastAsiaTheme="minorEastAsia" w:hAnsiTheme="minorHAnsi" w:cstheme="minorBidi"/>
            <w:iCs w:val="0"/>
            <w:color w:val="auto"/>
            <w:sz w:val="22"/>
            <w:szCs w:val="22"/>
            <w:lang w:eastAsia="pt-BR"/>
          </w:rPr>
          <w:tab/>
        </w:r>
        <w:r w:rsidRPr="0088433F">
          <w:rPr>
            <w:rStyle w:val="Hyperlink"/>
          </w:rPr>
          <w:t>Contexto</w:t>
        </w:r>
        <w:r>
          <w:rPr>
            <w:webHidden/>
          </w:rPr>
          <w:tab/>
        </w:r>
        <w:r>
          <w:rPr>
            <w:webHidden/>
          </w:rPr>
          <w:fldChar w:fldCharType="begin"/>
        </w:r>
        <w:r>
          <w:rPr>
            <w:webHidden/>
          </w:rPr>
          <w:instrText xml:space="preserve"> PAGEREF _Toc42024139 \h </w:instrText>
        </w:r>
        <w:r>
          <w:rPr>
            <w:webHidden/>
          </w:rPr>
        </w:r>
        <w:r>
          <w:rPr>
            <w:webHidden/>
          </w:rPr>
          <w:fldChar w:fldCharType="separate"/>
        </w:r>
        <w:r>
          <w:rPr>
            <w:webHidden/>
          </w:rPr>
          <w:t>32</w:t>
        </w:r>
        <w:r>
          <w:rPr>
            <w:webHidden/>
          </w:rPr>
          <w:fldChar w:fldCharType="end"/>
        </w:r>
      </w:hyperlink>
    </w:p>
    <w:p w14:paraId="0AC9E481" w14:textId="4AFDDBAA" w:rsidR="00AA1CA6" w:rsidRDefault="00AA1CA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140" w:history="1">
        <w:r w:rsidRPr="0088433F">
          <w:rPr>
            <w:rStyle w:val="Hyperlink"/>
          </w:rPr>
          <w:t>4.1.1</w:t>
        </w:r>
        <w:r>
          <w:rPr>
            <w:rFonts w:asciiTheme="minorHAnsi" w:eastAsiaTheme="minorEastAsia" w:hAnsiTheme="minorHAnsi" w:cstheme="minorBidi"/>
            <w:iCs w:val="0"/>
            <w:color w:val="auto"/>
            <w:sz w:val="22"/>
            <w:szCs w:val="22"/>
            <w:lang w:eastAsia="pt-BR"/>
          </w:rPr>
          <w:tab/>
        </w:r>
        <w:r w:rsidRPr="0088433F">
          <w:rPr>
            <w:rStyle w:val="Hyperlink"/>
          </w:rPr>
          <w:t>O que é o contexto comportamental?</w:t>
        </w:r>
        <w:r>
          <w:rPr>
            <w:webHidden/>
          </w:rPr>
          <w:tab/>
        </w:r>
        <w:r>
          <w:rPr>
            <w:webHidden/>
          </w:rPr>
          <w:fldChar w:fldCharType="begin"/>
        </w:r>
        <w:r>
          <w:rPr>
            <w:webHidden/>
          </w:rPr>
          <w:instrText xml:space="preserve"> PAGEREF _Toc42024140 \h </w:instrText>
        </w:r>
        <w:r>
          <w:rPr>
            <w:webHidden/>
          </w:rPr>
        </w:r>
        <w:r>
          <w:rPr>
            <w:webHidden/>
          </w:rPr>
          <w:fldChar w:fldCharType="separate"/>
        </w:r>
        <w:r>
          <w:rPr>
            <w:webHidden/>
          </w:rPr>
          <w:t>32</w:t>
        </w:r>
        <w:r>
          <w:rPr>
            <w:webHidden/>
          </w:rPr>
          <w:fldChar w:fldCharType="end"/>
        </w:r>
      </w:hyperlink>
    </w:p>
    <w:p w14:paraId="7E4FEF98" w14:textId="329F8F95" w:rsidR="00AA1CA6" w:rsidRDefault="00AA1CA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141" w:history="1">
        <w:r w:rsidRPr="0088433F">
          <w:rPr>
            <w:rStyle w:val="Hyperlink"/>
          </w:rPr>
          <w:t>4.1.2</w:t>
        </w:r>
        <w:r>
          <w:rPr>
            <w:rFonts w:asciiTheme="minorHAnsi" w:eastAsiaTheme="minorEastAsia" w:hAnsiTheme="minorHAnsi" w:cstheme="minorBidi"/>
            <w:iCs w:val="0"/>
            <w:color w:val="auto"/>
            <w:sz w:val="22"/>
            <w:szCs w:val="22"/>
            <w:lang w:eastAsia="pt-BR"/>
          </w:rPr>
          <w:tab/>
        </w:r>
        <w:r w:rsidRPr="0088433F">
          <w:rPr>
            <w:rStyle w:val="Hyperlink"/>
          </w:rPr>
          <w:t>O que é o contexto ambiente?</w:t>
        </w:r>
        <w:r>
          <w:rPr>
            <w:webHidden/>
          </w:rPr>
          <w:tab/>
        </w:r>
        <w:r>
          <w:rPr>
            <w:webHidden/>
          </w:rPr>
          <w:fldChar w:fldCharType="begin"/>
        </w:r>
        <w:r>
          <w:rPr>
            <w:webHidden/>
          </w:rPr>
          <w:instrText xml:space="preserve"> PAGEREF _Toc42024141 \h </w:instrText>
        </w:r>
        <w:r>
          <w:rPr>
            <w:webHidden/>
          </w:rPr>
        </w:r>
        <w:r>
          <w:rPr>
            <w:webHidden/>
          </w:rPr>
          <w:fldChar w:fldCharType="separate"/>
        </w:r>
        <w:r>
          <w:rPr>
            <w:webHidden/>
          </w:rPr>
          <w:t>32</w:t>
        </w:r>
        <w:r>
          <w:rPr>
            <w:webHidden/>
          </w:rPr>
          <w:fldChar w:fldCharType="end"/>
        </w:r>
      </w:hyperlink>
    </w:p>
    <w:p w14:paraId="5BA7860A" w14:textId="3F4F4EFE" w:rsidR="00AA1CA6" w:rsidRDefault="00AA1CA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024142" w:history="1">
        <w:r w:rsidRPr="0088433F">
          <w:rPr>
            <w:rStyle w:val="Hyperlink"/>
          </w:rPr>
          <w:t>4.1.3</w:t>
        </w:r>
        <w:r>
          <w:rPr>
            <w:rFonts w:asciiTheme="minorHAnsi" w:eastAsiaTheme="minorEastAsia" w:hAnsiTheme="minorHAnsi" w:cstheme="minorBidi"/>
            <w:iCs w:val="0"/>
            <w:color w:val="auto"/>
            <w:sz w:val="22"/>
            <w:szCs w:val="22"/>
            <w:lang w:eastAsia="pt-BR"/>
          </w:rPr>
          <w:tab/>
        </w:r>
        <w:r w:rsidRPr="0088433F">
          <w:rPr>
            <w:rStyle w:val="Hyperlink"/>
          </w:rPr>
          <w:t>Como será obtido os contextos?</w:t>
        </w:r>
        <w:r>
          <w:rPr>
            <w:webHidden/>
          </w:rPr>
          <w:tab/>
        </w:r>
        <w:r>
          <w:rPr>
            <w:webHidden/>
          </w:rPr>
          <w:fldChar w:fldCharType="begin"/>
        </w:r>
        <w:r>
          <w:rPr>
            <w:webHidden/>
          </w:rPr>
          <w:instrText xml:space="preserve"> PAGEREF _Toc42024142 \h </w:instrText>
        </w:r>
        <w:r>
          <w:rPr>
            <w:webHidden/>
          </w:rPr>
        </w:r>
        <w:r>
          <w:rPr>
            <w:webHidden/>
          </w:rPr>
          <w:fldChar w:fldCharType="separate"/>
        </w:r>
        <w:r>
          <w:rPr>
            <w:webHidden/>
          </w:rPr>
          <w:t>32</w:t>
        </w:r>
        <w:r>
          <w:rPr>
            <w:webHidden/>
          </w:rPr>
          <w:fldChar w:fldCharType="end"/>
        </w:r>
      </w:hyperlink>
    </w:p>
    <w:p w14:paraId="44CE1628" w14:textId="2C8A44F1" w:rsidR="00AA1CA6" w:rsidRDefault="00AA1CA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024143" w:history="1">
        <w:r w:rsidRPr="0088433F">
          <w:rPr>
            <w:rStyle w:val="Hyperlink"/>
          </w:rPr>
          <w:t>4.2</w:t>
        </w:r>
        <w:r>
          <w:rPr>
            <w:rFonts w:asciiTheme="minorHAnsi" w:eastAsiaTheme="minorEastAsia" w:hAnsiTheme="minorHAnsi" w:cstheme="minorBidi"/>
            <w:iCs w:val="0"/>
            <w:color w:val="auto"/>
            <w:sz w:val="22"/>
            <w:szCs w:val="22"/>
            <w:lang w:eastAsia="pt-BR"/>
          </w:rPr>
          <w:tab/>
        </w:r>
        <w:r w:rsidRPr="0088433F">
          <w:rPr>
            <w:rStyle w:val="Hyperlink"/>
          </w:rPr>
          <w:t>Arquitetura do sistema</w:t>
        </w:r>
        <w:r>
          <w:rPr>
            <w:webHidden/>
          </w:rPr>
          <w:tab/>
        </w:r>
        <w:r>
          <w:rPr>
            <w:webHidden/>
          </w:rPr>
          <w:fldChar w:fldCharType="begin"/>
        </w:r>
        <w:r>
          <w:rPr>
            <w:webHidden/>
          </w:rPr>
          <w:instrText xml:space="preserve"> PAGEREF _Toc42024143 \h </w:instrText>
        </w:r>
        <w:r>
          <w:rPr>
            <w:webHidden/>
          </w:rPr>
        </w:r>
        <w:r>
          <w:rPr>
            <w:webHidden/>
          </w:rPr>
          <w:fldChar w:fldCharType="separate"/>
        </w:r>
        <w:r>
          <w:rPr>
            <w:webHidden/>
          </w:rPr>
          <w:t>32</w:t>
        </w:r>
        <w:r>
          <w:rPr>
            <w:webHidden/>
          </w:rPr>
          <w:fldChar w:fldCharType="end"/>
        </w:r>
      </w:hyperlink>
    </w:p>
    <w:p w14:paraId="3134E548" w14:textId="3E0E72DB" w:rsidR="00AA1CA6" w:rsidRDefault="00AA1CA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024144" w:history="1">
        <w:r w:rsidRPr="0088433F">
          <w:rPr>
            <w:rStyle w:val="Hyperlink"/>
            <w:noProof/>
          </w:rPr>
          <w:t>5</w:t>
        </w:r>
        <w:r>
          <w:rPr>
            <w:rFonts w:asciiTheme="minorHAnsi" w:eastAsiaTheme="minorEastAsia" w:hAnsiTheme="minorHAnsi" w:cstheme="minorBidi"/>
            <w:b w:val="0"/>
            <w:iCs w:val="0"/>
            <w:caps w:val="0"/>
            <w:noProof/>
            <w:color w:val="auto"/>
            <w:sz w:val="22"/>
            <w:szCs w:val="22"/>
            <w:lang w:eastAsia="pt-BR"/>
          </w:rPr>
          <w:tab/>
        </w:r>
        <w:r w:rsidRPr="0088433F">
          <w:rPr>
            <w:rStyle w:val="Hyperlink"/>
            <w:noProof/>
          </w:rPr>
          <w:t>CONCLUSÃO</w:t>
        </w:r>
        <w:r>
          <w:rPr>
            <w:noProof/>
            <w:webHidden/>
          </w:rPr>
          <w:tab/>
        </w:r>
        <w:r>
          <w:rPr>
            <w:noProof/>
            <w:webHidden/>
          </w:rPr>
          <w:fldChar w:fldCharType="begin"/>
        </w:r>
        <w:r>
          <w:rPr>
            <w:noProof/>
            <w:webHidden/>
          </w:rPr>
          <w:instrText xml:space="preserve"> PAGEREF _Toc42024144 \h </w:instrText>
        </w:r>
        <w:r>
          <w:rPr>
            <w:noProof/>
            <w:webHidden/>
          </w:rPr>
        </w:r>
        <w:r>
          <w:rPr>
            <w:noProof/>
            <w:webHidden/>
          </w:rPr>
          <w:fldChar w:fldCharType="separate"/>
        </w:r>
        <w:r>
          <w:rPr>
            <w:noProof/>
            <w:webHidden/>
          </w:rPr>
          <w:t>33</w:t>
        </w:r>
        <w:r>
          <w:rPr>
            <w:noProof/>
            <w:webHidden/>
          </w:rPr>
          <w:fldChar w:fldCharType="end"/>
        </w:r>
      </w:hyperlink>
    </w:p>
    <w:p w14:paraId="554CD272" w14:textId="5E99EDA2" w:rsidR="00AA1CA6" w:rsidRDefault="00AA1CA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024145" w:history="1">
        <w:r w:rsidRPr="0088433F">
          <w:rPr>
            <w:rStyle w:val="Hyperlink"/>
            <w:noProof/>
          </w:rPr>
          <w:t>Referências Bibliográficas</w:t>
        </w:r>
        <w:r>
          <w:rPr>
            <w:noProof/>
            <w:webHidden/>
          </w:rPr>
          <w:tab/>
        </w:r>
        <w:r>
          <w:rPr>
            <w:noProof/>
            <w:webHidden/>
          </w:rPr>
          <w:fldChar w:fldCharType="begin"/>
        </w:r>
        <w:r>
          <w:rPr>
            <w:noProof/>
            <w:webHidden/>
          </w:rPr>
          <w:instrText xml:space="preserve"> PAGEREF _Toc42024145 \h </w:instrText>
        </w:r>
        <w:r>
          <w:rPr>
            <w:noProof/>
            <w:webHidden/>
          </w:rPr>
        </w:r>
        <w:r>
          <w:rPr>
            <w:noProof/>
            <w:webHidden/>
          </w:rPr>
          <w:fldChar w:fldCharType="separate"/>
        </w:r>
        <w:r>
          <w:rPr>
            <w:noProof/>
            <w:webHidden/>
          </w:rPr>
          <w:t>34</w:t>
        </w:r>
        <w:r>
          <w:rPr>
            <w:noProof/>
            <w:webHidden/>
          </w:rPr>
          <w:fldChar w:fldCharType="end"/>
        </w:r>
      </w:hyperlink>
    </w:p>
    <w:p w14:paraId="5AA42494" w14:textId="7F3250B4"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2024120"/>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076C7E">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076C7E">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076C7E">
      <w:r>
        <w:lastRenderedPageBreak/>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076C7E">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076C7E">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 xml:space="preserve">Dentro dos sistemas de streaming, existe o streaming de áudio que é semelhante a transmissão de rádio tradicional, exceto que é utilizada a internet para enviar e receber os </w:t>
      </w:r>
      <w:r>
        <w:lastRenderedPageBreak/>
        <w:t>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3C38A255"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40F7C4D" w14:textId="2E7025FF" w:rsidR="008F2AE9" w:rsidRDefault="008F2AE9" w:rsidP="0080100E"/>
    <w:p w14:paraId="1ACC3228" w14:textId="3AE3882B" w:rsidR="002B6979" w:rsidRDefault="002B6979" w:rsidP="009B0704">
      <w:pPr>
        <w:pStyle w:val="Ttulo1"/>
      </w:pPr>
      <w:bookmarkStart w:id="2" w:name="_Toc42024129"/>
      <w:r>
        <w:lastRenderedPageBreak/>
        <w:t>Trabalhos relacionados</w:t>
      </w:r>
      <w:bookmarkEnd w:id="2"/>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3" w:name="_Toc42024130"/>
      <w:r>
        <w:t>O protocolo d</w:t>
      </w:r>
      <w:r w:rsidR="00765824">
        <w:t>e</w:t>
      </w:r>
      <w:r>
        <w:t xml:space="preserve"> revisão</w:t>
      </w:r>
      <w:bookmarkEnd w:id="3"/>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4" w:name="_Toc42024131"/>
      <w:r w:rsidRPr="004A3A38">
        <w:t>PROCURA NOS MOTORES DE BUSCA</w:t>
      </w:r>
      <w:bookmarkEnd w:id="4"/>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59D2F596" w:rsidR="00C42379" w:rsidRDefault="00C42379" w:rsidP="0040163B">
      <w:pPr>
        <w:pStyle w:val="Legenda"/>
        <w:jc w:val="center"/>
      </w:pPr>
      <w:bookmarkStart w:id="5" w:name="_Ref40822595"/>
      <w:bookmarkStart w:id="6" w:name="_Ref40822554"/>
      <w:bookmarkStart w:id="7" w:name="_Toc41243219"/>
      <w:r>
        <w:t xml:space="preserve">Figura </w:t>
      </w:r>
      <w:fldSimple w:instr=" SEQ Figura \* ARABIC ">
        <w:r w:rsidR="00686678">
          <w:rPr>
            <w:noProof/>
          </w:rPr>
          <w:t>1</w:t>
        </w:r>
      </w:fldSimple>
      <w:bookmarkEnd w:id="5"/>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6"/>
      <w:bookmarkEnd w:id="7"/>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4578AD19" w:rsidR="00826009" w:rsidRDefault="00826009" w:rsidP="0040163B">
      <w:pPr>
        <w:pStyle w:val="Legenda"/>
        <w:jc w:val="center"/>
      </w:pPr>
      <w:bookmarkStart w:id="8" w:name="_Ref40822631"/>
      <w:bookmarkStart w:id="9" w:name="_Toc41243220"/>
      <w:r>
        <w:t xml:space="preserve">Figura </w:t>
      </w:r>
      <w:fldSimple w:instr=" SEQ Figura \* ARABIC ">
        <w:r w:rsidR="00686678">
          <w:rPr>
            <w:noProof/>
          </w:rPr>
          <w:t>2</w:t>
        </w:r>
      </w:fldSimple>
      <w:bookmarkEnd w:id="8"/>
      <w:r w:rsidR="007E41DF">
        <w:rPr>
          <w:noProof/>
        </w:rPr>
        <w:t xml:space="preserve"> -</w:t>
      </w:r>
      <w:r>
        <w:t xml:space="preserve"> Resultado de busca dos </w:t>
      </w:r>
      <w:proofErr w:type="spellStart"/>
      <w:r>
        <w:t>proceedings</w:t>
      </w:r>
      <w:proofErr w:type="spellEnd"/>
      <w:r>
        <w:t xml:space="preserve"> no motor de busca da ACM (próprio, 2020)</w:t>
      </w:r>
      <w:bookmarkEnd w:id="9"/>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26E5719E" w:rsidR="00F34FC3" w:rsidRDefault="00F34FC3" w:rsidP="0040163B">
      <w:pPr>
        <w:pStyle w:val="Legenda"/>
        <w:jc w:val="center"/>
      </w:pPr>
      <w:bookmarkStart w:id="10" w:name="_Ref40822641"/>
      <w:bookmarkStart w:id="11" w:name="_Toc41243221"/>
      <w:r>
        <w:t xml:space="preserve">Figura </w:t>
      </w:r>
      <w:fldSimple w:instr=" SEQ Figura \* ARABIC ">
        <w:r w:rsidR="00686678">
          <w:rPr>
            <w:noProof/>
          </w:rPr>
          <w:t>3</w:t>
        </w:r>
      </w:fldSimple>
      <w:bookmarkEnd w:id="10"/>
      <w:r w:rsidR="00E826C2">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610807AF" w14:textId="08843906"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12" w:name="_Toc42024132"/>
      <w:r>
        <w:lastRenderedPageBreak/>
        <w:t>Os trabalhos</w:t>
      </w:r>
      <w:bookmarkEnd w:id="12"/>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1C347ED" w:rsidR="007815D6" w:rsidRDefault="00377BBD" w:rsidP="00377BBD">
      <w:pPr>
        <w:pStyle w:val="Legenda"/>
        <w:jc w:val="center"/>
      </w:pPr>
      <w:bookmarkStart w:id="13" w:name="_Ref40822414"/>
      <w:bookmarkStart w:id="14" w:name="_Ref40817235"/>
      <w:bookmarkStart w:id="15" w:name="_Toc41243222"/>
      <w:r>
        <w:t xml:space="preserve">Figura </w:t>
      </w:r>
      <w:fldSimple w:instr=" SEQ Figura \* ARABIC ">
        <w:r w:rsidR="00686678">
          <w:rPr>
            <w:noProof/>
          </w:rPr>
          <w:t>4</w:t>
        </w:r>
      </w:fldSimple>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6A0D5EF1" w:rsidR="00016710" w:rsidRDefault="003B56C3" w:rsidP="003B56C3">
      <w:pPr>
        <w:pStyle w:val="Legenda"/>
        <w:jc w:val="center"/>
      </w:pPr>
      <w:bookmarkStart w:id="16" w:name="_Ref40822493"/>
      <w:bookmarkStart w:id="17" w:name="_Ref40822087"/>
      <w:bookmarkStart w:id="18" w:name="_Toc41243223"/>
      <w:r>
        <w:t xml:space="preserve">Figura </w:t>
      </w:r>
      <w:fldSimple w:instr=" SEQ Figura \* ARABIC ">
        <w:r w:rsidR="00686678">
          <w:rPr>
            <w:noProof/>
          </w:rPr>
          <w:t>5</w:t>
        </w:r>
      </w:fldSimple>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254179E9" w:rsidR="00377BBD" w:rsidRDefault="00377BBD" w:rsidP="00377BBD">
      <w:pPr>
        <w:pStyle w:val="Legenda"/>
        <w:jc w:val="center"/>
      </w:pPr>
      <w:bookmarkStart w:id="19" w:name="_Ref40822509"/>
      <w:bookmarkStart w:id="20" w:name="_Ref40821926"/>
      <w:bookmarkStart w:id="21" w:name="_Toc41243224"/>
      <w:r>
        <w:t xml:space="preserve">Figura </w:t>
      </w:r>
      <w:fldSimple w:instr=" SEQ Figura \* ARABIC ">
        <w:r w:rsidR="00686678">
          <w:rPr>
            <w:noProof/>
          </w:rPr>
          <w:t>6</w:t>
        </w:r>
      </w:fldSimple>
      <w:bookmarkEnd w:id="19"/>
      <w:r w:rsidR="00052712">
        <w:t xml:space="preserve"> - </w:t>
      </w:r>
      <w:r>
        <w:t>Procedimento de filtro realizado baseado nos trabalhos encontrados no motor de busca da ACM</w:t>
      </w:r>
      <w:r w:rsidRPr="00353DD1">
        <w:t xml:space="preserve"> (próprio, 2020)</w:t>
      </w:r>
      <w:bookmarkEnd w:id="20"/>
      <w:bookmarkEnd w:id="21"/>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22" w:name="_Ref40822269"/>
      <w:bookmarkStart w:id="23" w:name="_Toc42024133"/>
      <w:r w:rsidRPr="00851B82">
        <w:rPr>
          <w:lang w:val="en-US"/>
        </w:rPr>
        <w:t>The New Challenges when Modeling Context through Diversity over</w:t>
      </w:r>
      <w:r>
        <w:rPr>
          <w:lang w:val="en-US"/>
        </w:rPr>
        <w:t xml:space="preserve"> </w:t>
      </w:r>
      <w:r w:rsidRPr="00851B82">
        <w:rPr>
          <w:lang w:val="en-US"/>
        </w:rPr>
        <w:t>Time in Recommender Systems</w:t>
      </w:r>
      <w:bookmarkEnd w:id="22"/>
      <w:bookmarkEnd w:id="23"/>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1A6B9503" w14:textId="69027FBD" w:rsidR="005F3860" w:rsidRDefault="00A73F81" w:rsidP="0080100E">
      <w:pPr>
        <w:rPr>
          <w:noProof/>
        </w:rPr>
      </w:pPr>
      <w:r>
        <w:tab/>
        <w:t xml:space="preserve">Nesse trabalho foi </w:t>
      </w:r>
      <w:r w:rsidR="008B1239">
        <w:t>apresentado</w:t>
      </w:r>
      <w:r>
        <w:t xml:space="preserve">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1CEE0A2E" w14:textId="4806CB5F" w:rsidR="00EC1AD1"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r w:rsidR="00355FC9">
        <w:t xml:space="preserve"> O</w:t>
      </w:r>
      <w:r w:rsidR="004019D4">
        <w:t xml:space="preserve"> </w:t>
      </w:r>
      <w:r w:rsidR="00B619E5">
        <w:t xml:space="preserve">modelo do </w:t>
      </w:r>
      <w:r w:rsidR="004019D4">
        <w:t>trabalho</w:t>
      </w:r>
      <w:r w:rsidR="00B619E5">
        <w:t>,</w:t>
      </w:r>
      <w:r w:rsidR="004019D4">
        <w:t xml:space="preserve"> não</w:t>
      </w:r>
      <w:r w:rsidR="00B619E5">
        <w:t xml:space="preserve"> </w:t>
      </w:r>
      <w:r w:rsidR="00355FC9">
        <w:t xml:space="preserve">é </w:t>
      </w:r>
      <w:r w:rsidR="00B619E5">
        <w:t xml:space="preserve">apresentado </w:t>
      </w:r>
      <w:r w:rsidR="005F599E">
        <w:t>o uso do</w:t>
      </w:r>
      <w:r w:rsidR="004019D4">
        <w:t xml:space="preserve"> contexto</w:t>
      </w:r>
      <w:r w:rsidR="00343FE4">
        <w:t xml:space="preserve"> de</w:t>
      </w:r>
      <w:r w:rsidR="004019D4">
        <w:t xml:space="preserve"> ambient</w:t>
      </w:r>
      <w:r w:rsidR="00343FE4">
        <w:t xml:space="preserve">e, é utilizado somente o </w:t>
      </w:r>
      <w:proofErr w:type="spellStart"/>
      <w:r w:rsidR="00343FE4" w:rsidRPr="00851C62">
        <w:rPr>
          <w:i/>
          <w:iCs w:val="0"/>
        </w:rPr>
        <w:t>ip</w:t>
      </w:r>
      <w:proofErr w:type="spellEnd"/>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230E5A2" w14:textId="6FB03710" w:rsidR="005F3860" w:rsidRDefault="00EB54BE" w:rsidP="0088087B">
      <w:r>
        <w:tab/>
      </w:r>
      <w:r w:rsidR="005F3860">
        <w:t xml:space="preserve">Não foi realizado nenhuma aplicação para obter a base de treinamento desse trabalho. Foi utilizado uma base pronta que continha mais de 200.000 representações dos acessos de </w:t>
      </w:r>
      <w:r w:rsidR="005F3860">
        <w:lastRenderedPageBreak/>
        <w:t>usuários em um sistema. Essa base foi utilizada para validar a habilidade do modelo apresentado de obter o contexto implícito através dos dados de acesso.</w:t>
      </w:r>
    </w:p>
    <w:p w14:paraId="563D51F4" w14:textId="61B5DB9E" w:rsidR="007A22BA" w:rsidRPr="0088087B" w:rsidRDefault="007A22BA" w:rsidP="0088087B">
      <w:r>
        <w:tab/>
      </w:r>
      <w:r w:rsidR="00B87D04">
        <w:t>Ao final da</w:t>
      </w:r>
      <w:r>
        <w:t xml:space="preserve"> revisão do artigo foi verificado que o trabalho não apresenta</w:t>
      </w:r>
      <w:r w:rsidR="0026046A">
        <w:t xml:space="preserve"> dados</w:t>
      </w:r>
      <w:r w:rsidR="00E54D63">
        <w:t xml:space="preserve"> e </w:t>
      </w:r>
      <w:r w:rsidR="001F3B1C">
        <w:t xml:space="preserve">técnicas </w:t>
      </w:r>
      <w:r>
        <w:t xml:space="preserve">suficientes para ser considerado nesse </w:t>
      </w:r>
      <w:r w:rsidR="0026046A">
        <w:t>trabalho</w:t>
      </w:r>
      <w:r>
        <w:t>.</w:t>
      </w:r>
      <w:r w:rsidR="00F73E79">
        <w:t xml:space="preserve"> Pois todas as informações do </w:t>
      </w:r>
      <w:r w:rsidR="00E07449">
        <w:t>sistema desenvolvido</w:t>
      </w:r>
      <w:r w:rsidR="00F73E79">
        <w:t xml:space="preserve"> estão em outros artigos citados por esse.</w:t>
      </w:r>
      <w:r>
        <w:t xml:space="preserve"> </w:t>
      </w:r>
      <w:r w:rsidR="00EA59CE">
        <w:t>Então d</w:t>
      </w:r>
      <w:r>
        <w:t xml:space="preserve">ado a falta de informações apresentadas nesse trabalho, não serão </w:t>
      </w:r>
      <w:r w:rsidR="00B87D04">
        <w:t>respondidas</w:t>
      </w:r>
      <w:r>
        <w:t xml:space="preserve"> as questões </w:t>
      </w:r>
      <w:r w:rsidR="006C75B1">
        <w:t>pré-estabelecidas</w:t>
      </w:r>
      <w:r>
        <w:t xml:space="preserve"> anteriormente.</w:t>
      </w:r>
    </w:p>
    <w:p w14:paraId="60AAEB7F" w14:textId="5E055074" w:rsidR="00263DDD" w:rsidRDefault="00E9095F" w:rsidP="00263DDD">
      <w:pPr>
        <w:pStyle w:val="Ttulo3"/>
        <w:rPr>
          <w:lang w:val="en-US"/>
        </w:rPr>
      </w:pPr>
      <w:bookmarkStart w:id="24" w:name="_Ref40822303"/>
      <w:bookmarkStart w:id="25" w:name="_Toc42024134"/>
      <w:r w:rsidRPr="00E9095F">
        <w:rPr>
          <w:lang w:val="en-US"/>
        </w:rPr>
        <w:t>Prediction of music pairwise preferences from facial expressions</w:t>
      </w:r>
      <w:bookmarkEnd w:id="24"/>
      <w:bookmarkEnd w:id="25"/>
    </w:p>
    <w:p w14:paraId="15BC4C6C" w14:textId="231364AB" w:rsidR="00F43E36" w:rsidRPr="009634F0" w:rsidRDefault="006D2ECB" w:rsidP="006D2ECB">
      <w:r w:rsidRPr="000A3B00">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p>
    <w:p w14:paraId="19930670" w14:textId="0CD8D6A9" w:rsidR="00413F67" w:rsidRDefault="00413F67" w:rsidP="00413F67">
      <w:pPr>
        <w:pStyle w:val="Ttulo4"/>
      </w:pPr>
      <w:bookmarkStart w:id="26" w:name="_Ref40822310"/>
      <w:r>
        <w:t>Qual o problema que ele resolveu?</w:t>
      </w:r>
    </w:p>
    <w:p w14:paraId="75AFC6F7" w14:textId="7847CE8E"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onde foi predito uma pontuação em 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77777777" w:rsidR="00B44EF3" w:rsidRDefault="00A170A0" w:rsidP="00A36DB8">
      <w:r>
        <w:lastRenderedPageBreak/>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iCs w:val="0"/>
        </w:rPr>
        <w:t>Random</w:t>
      </w:r>
      <w:proofErr w:type="spellEnd"/>
      <w:r w:rsidR="004B10AD" w:rsidRPr="00BE3559">
        <w:rPr>
          <w:i/>
          <w:iCs w:val="0"/>
        </w:rPr>
        <w:t xml:space="preserve"> </w:t>
      </w:r>
      <w:proofErr w:type="spellStart"/>
      <w:r w:rsidR="004B10AD" w:rsidRPr="00BE3559">
        <w:rPr>
          <w:i/>
          <w:iCs w:val="0"/>
        </w:rPr>
        <w:t>forest</w:t>
      </w:r>
      <w:proofErr w:type="spellEnd"/>
      <w:r w:rsidR="004B10AD">
        <w:t xml:space="preserve"> e </w:t>
      </w:r>
      <w:proofErr w:type="spellStart"/>
      <w:r w:rsidR="004B10AD" w:rsidRPr="00BE3559">
        <w:rPr>
          <w:i/>
          <w:iCs w:val="0"/>
        </w:rPr>
        <w:t>Gradient</w:t>
      </w:r>
      <w:proofErr w:type="spellEnd"/>
      <w:r w:rsidR="004B10AD" w:rsidRPr="00BE3559">
        <w:rPr>
          <w:i/>
          <w:iCs w:val="0"/>
        </w:rPr>
        <w:t xml:space="preserve"> </w:t>
      </w:r>
      <w:proofErr w:type="spellStart"/>
      <w:r w:rsidR="004B10AD" w:rsidRPr="00BE3559">
        <w:rPr>
          <w:i/>
          <w:iCs w:val="0"/>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70139CE9" w:rsidR="00A170A0" w:rsidRDefault="00B44EF3" w:rsidP="00A36DB8">
      <w:r>
        <w:tab/>
      </w:r>
      <w:r w:rsidR="005408BE">
        <w:t>Para auxiliar no score em par, f</w:t>
      </w:r>
      <w:r>
        <w:t>oi utilizado o</w:t>
      </w:r>
      <w:r w:rsidR="00594E44">
        <w:t xml:space="preserve"> </w:t>
      </w:r>
      <w:proofErr w:type="spellStart"/>
      <w:r w:rsidR="00594E44" w:rsidRPr="00BE3559">
        <w:rPr>
          <w:i/>
          <w:iCs w:val="0"/>
        </w:rPr>
        <w:t>Spearman’s</w:t>
      </w:r>
      <w:proofErr w:type="spellEnd"/>
      <w:r w:rsidR="00594E44" w:rsidRPr="00BE3559">
        <w:rPr>
          <w:i/>
          <w:iCs w:val="0"/>
        </w:rPr>
        <w:t xml:space="preserve"> Rank </w:t>
      </w:r>
      <w:proofErr w:type="spellStart"/>
      <w:r w:rsidR="00594E44" w:rsidRPr="00BE3559">
        <w:rPr>
          <w:i/>
          <w:iCs w:val="0"/>
        </w:rPr>
        <w:t>Correlation</w:t>
      </w:r>
      <w:proofErr w:type="spellEnd"/>
      <w:r w:rsidR="00594E44" w:rsidRPr="00BE3559">
        <w:rPr>
          <w:i/>
          <w:iCs w:val="0"/>
        </w:rPr>
        <w:t xml:space="preserve"> </w:t>
      </w:r>
      <w:proofErr w:type="spellStart"/>
      <w:r w:rsidR="00594E44" w:rsidRPr="00BE3559">
        <w:rPr>
          <w:i/>
          <w:iCs w:val="0"/>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por mais tempo.</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BE3559">
        <w:rPr>
          <w:i/>
          <w:iCs w:val="0"/>
        </w:rPr>
        <w:t xml:space="preserve">Root </w:t>
      </w:r>
      <w:proofErr w:type="spellStart"/>
      <w:r w:rsidRPr="00BE3559">
        <w:rPr>
          <w:i/>
          <w:iCs w:val="0"/>
        </w:rPr>
        <w:t>Mean</w:t>
      </w:r>
      <w:proofErr w:type="spellEnd"/>
      <w:r w:rsidRPr="00BE3559">
        <w:rPr>
          <w:i/>
          <w:iCs w:val="0"/>
        </w:rPr>
        <w:t xml:space="preserve"> </w:t>
      </w:r>
      <w:proofErr w:type="spellStart"/>
      <w:r w:rsidRPr="00BE3559">
        <w:rPr>
          <w:i/>
          <w:iCs w:val="0"/>
        </w:rPr>
        <w:t>Squared</w:t>
      </w:r>
      <w:proofErr w:type="spellEnd"/>
      <w:r w:rsidRPr="00BE3559">
        <w:rPr>
          <w:i/>
          <w:iCs w:val="0"/>
        </w:rPr>
        <w:t xml:space="preserve"> </w:t>
      </w:r>
      <w:proofErr w:type="spellStart"/>
      <w:r w:rsidRPr="00BE3559">
        <w:rPr>
          <w:i/>
          <w:iCs w:val="0"/>
        </w:rPr>
        <w:t>Error</w:t>
      </w:r>
      <w:proofErr w:type="spellEnd"/>
      <w:r w:rsidRPr="0092303F">
        <w:t xml:space="preserve"> (RMSE), </w:t>
      </w:r>
      <w:r>
        <w:t>precisão</w:t>
      </w:r>
      <w:r w:rsidRPr="0092303F">
        <w:t xml:space="preserve">, </w:t>
      </w:r>
      <w:r w:rsidRPr="00A2132C">
        <w:rPr>
          <w:i/>
          <w:iCs w:val="0"/>
        </w:rPr>
        <w:t>recall</w:t>
      </w:r>
      <w:r w:rsidRPr="0092303F">
        <w:t xml:space="preserve">, </w:t>
      </w:r>
      <w:r w:rsidRPr="005D2FC9">
        <w:rPr>
          <w:i/>
          <w:iCs w:val="0"/>
        </w:rPr>
        <w:t>F-</w:t>
      </w:r>
      <w:proofErr w:type="spellStart"/>
      <w:r w:rsidRPr="00BE3559">
        <w:rPr>
          <w:i/>
          <w:iCs w:val="0"/>
        </w:rPr>
        <w:t>measure</w:t>
      </w:r>
      <w:proofErr w:type="spellEnd"/>
      <w:r w:rsidRPr="0092303F">
        <w:t xml:space="preserve"> </w:t>
      </w:r>
      <w:r>
        <w:t>e acuracidade.</w:t>
      </w:r>
    </w:p>
    <w:p w14:paraId="312F29C4" w14:textId="284CD0FA" w:rsidR="00413F67" w:rsidRDefault="00413F67" w:rsidP="00413F67">
      <w:pPr>
        <w:pStyle w:val="Ttulo4"/>
      </w:pPr>
      <w:r>
        <w:t>Qual a base de treinamento e teste?</w:t>
      </w:r>
    </w:p>
    <w:p w14:paraId="25F9CB4F" w14:textId="0426C66B" w:rsidR="00A36DB8" w:rsidRPr="00A36DB8" w:rsidRDefault="00A36DB8" w:rsidP="00A36DB8">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13F67">
      <w:pPr>
        <w:pStyle w:val="Ttulo4"/>
      </w:pPr>
      <w:r>
        <w:t>Quais os contextos utilizados?</w:t>
      </w:r>
    </w:p>
    <w:p w14:paraId="7265A4A5" w14:textId="3FE7E9B1" w:rsid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7523138D" w14:textId="47499139" w:rsidR="000A1A0E" w:rsidRDefault="00FD637E" w:rsidP="00FD637E">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FD637E">
      <w:r>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413F67">
      <w:pPr>
        <w:pStyle w:val="Ttulo4"/>
      </w:pPr>
      <w:r>
        <w:lastRenderedPageBreak/>
        <w:t>Foi avaliado o nível de satisfação do usuário com a música recomendada?</w:t>
      </w:r>
    </w:p>
    <w:p w14:paraId="4E5A8AD4" w14:textId="3E45B466" w:rsidR="00413F67" w:rsidRPr="00413F67" w:rsidRDefault="00413F67" w:rsidP="00413F67">
      <w:r>
        <w:tab/>
      </w:r>
      <w:r w:rsidR="001A0156">
        <w:t>Não foi avaliado o nível de satisfação dos usuários.</w:t>
      </w:r>
    </w:p>
    <w:p w14:paraId="27F62DFC" w14:textId="37F7FB62" w:rsidR="00413F67" w:rsidRDefault="00413F67" w:rsidP="00413F67">
      <w:pPr>
        <w:pStyle w:val="Ttulo4"/>
      </w:pPr>
      <w:r>
        <w:t>A recomendação atingiu as expectativas do usuário?</w:t>
      </w:r>
    </w:p>
    <w:p w14:paraId="2BD8EBD4" w14:textId="38A8E6A4" w:rsidR="007C48E1" w:rsidRDefault="00413F67" w:rsidP="00413F6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 bases</w:t>
      </w:r>
      <w:r w:rsidR="009765AA" w:rsidRPr="0092303F">
        <w:t xml:space="preserve"> utilizand</w:t>
      </w:r>
      <w:r w:rsidR="009765AA">
        <w:t xml:space="preserve">o </w:t>
      </w:r>
      <w:r w:rsidR="009765AA" w:rsidRPr="00BE3559">
        <w:rPr>
          <w:i/>
          <w:iCs w:val="0"/>
        </w:rPr>
        <w:t xml:space="preserve">Root </w:t>
      </w:r>
      <w:proofErr w:type="spellStart"/>
      <w:r w:rsidR="009765AA" w:rsidRPr="00BE3559">
        <w:rPr>
          <w:i/>
          <w:iCs w:val="0"/>
        </w:rPr>
        <w:t>Mean</w:t>
      </w:r>
      <w:proofErr w:type="spellEnd"/>
      <w:r w:rsidR="009765AA" w:rsidRPr="00BE3559">
        <w:rPr>
          <w:i/>
          <w:iCs w:val="0"/>
        </w:rPr>
        <w:t xml:space="preserve"> </w:t>
      </w:r>
      <w:proofErr w:type="spellStart"/>
      <w:r w:rsidR="009765AA" w:rsidRPr="00BE3559">
        <w:rPr>
          <w:i/>
          <w:iCs w:val="0"/>
        </w:rPr>
        <w:t>Squared</w:t>
      </w:r>
      <w:proofErr w:type="spellEnd"/>
      <w:r w:rsidR="009765AA" w:rsidRPr="00BE3559">
        <w:rPr>
          <w:i/>
          <w:iCs w:val="0"/>
        </w:rPr>
        <w:t xml:space="preserve"> </w:t>
      </w:r>
      <w:proofErr w:type="spellStart"/>
      <w:r w:rsidR="009765AA" w:rsidRPr="00BE3559">
        <w:rPr>
          <w:i/>
          <w:iCs w:val="0"/>
        </w:rPr>
        <w:t>Error</w:t>
      </w:r>
      <w:proofErr w:type="spellEnd"/>
      <w:r w:rsidR="009765AA" w:rsidRPr="0092303F">
        <w:t xml:space="preserve"> (RMSE), </w:t>
      </w:r>
      <w:r w:rsidR="009765AA">
        <w:t>precisão</w:t>
      </w:r>
      <w:r w:rsidR="009765AA" w:rsidRPr="0092303F">
        <w:t xml:space="preserve">, </w:t>
      </w:r>
      <w:r w:rsidR="009765AA" w:rsidRPr="00A2132C">
        <w:rPr>
          <w:i/>
          <w:iCs w:val="0"/>
        </w:rPr>
        <w:t>recall</w:t>
      </w:r>
      <w:r w:rsidR="009765AA" w:rsidRPr="0092303F">
        <w:t xml:space="preserve">, </w:t>
      </w:r>
      <w:r w:rsidR="009765AA" w:rsidRPr="00BE3559">
        <w:rPr>
          <w:i/>
          <w:iCs w:val="0"/>
        </w:rPr>
        <w:t>F-</w:t>
      </w:r>
      <w:proofErr w:type="spellStart"/>
      <w:r w:rsidR="009765AA" w:rsidRPr="00BE3559">
        <w:rPr>
          <w:i/>
          <w:iCs w:val="0"/>
        </w:rPr>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iCs w:val="0"/>
        </w:rPr>
        <w:t>recall</w:t>
      </w:r>
      <w:r w:rsidR="007C48E1">
        <w:t xml:space="preserve"> e </w:t>
      </w:r>
      <w:r w:rsidR="007C48E1" w:rsidRPr="00BE3559">
        <w:rPr>
          <w:i/>
          <w:iCs w:val="0"/>
        </w:rPr>
        <w:t>F-</w:t>
      </w:r>
      <w:proofErr w:type="spellStart"/>
      <w:r w:rsidR="007C48E1" w:rsidRPr="00BE3559">
        <w:rPr>
          <w:i/>
          <w:iCs w:val="0"/>
        </w:rPr>
        <w:t>measure</w:t>
      </w:r>
      <w:proofErr w:type="spellEnd"/>
      <w:r w:rsidR="007C48E1">
        <w:t xml:space="preserve"> fo</w:t>
      </w:r>
      <w:r w:rsidR="00CC5596">
        <w:t xml:space="preserve">ram calculadas </w:t>
      </w:r>
      <w:r w:rsidR="007C48E1">
        <w:t xml:space="preserve">ponderando os </w:t>
      </w:r>
      <w:r w:rsidR="007C48E1" w:rsidRPr="00CC5596">
        <w:rPr>
          <w:i/>
          <w:iCs w:val="0"/>
        </w:rPr>
        <w:t>scores</w:t>
      </w:r>
      <w:r w:rsidR="007C48E1">
        <w:t xml:space="preserve"> de cada classe pelo </w:t>
      </w:r>
      <w:r w:rsidR="004A0549">
        <w:t>número</w:t>
      </w:r>
      <w:r w:rsidR="007C48E1">
        <w:t xml:space="preserve"> de instancias verdadeiras de cada, para explicar o desequilíbrio dela.</w:t>
      </w:r>
    </w:p>
    <w:p w14:paraId="115057FD" w14:textId="7AF7408B" w:rsidR="00B06096" w:rsidRDefault="00B06096" w:rsidP="00B06096">
      <w:r>
        <w:tab/>
      </w:r>
      <w:r w:rsidR="001C3942">
        <w:t>A base foi obtida através da aplicaç</w:t>
      </w:r>
      <w:r w:rsidR="009F6A66">
        <w:t>ão</w:t>
      </w:r>
      <w:r w:rsidR="001C3942">
        <w:t xml:space="preserve"> obteve </w:t>
      </w:r>
      <w:r>
        <w:t>um total de 75 usuários treinados para utilizar a aplicação com uma média de idade de 29,8 anos.</w:t>
      </w:r>
    </w:p>
    <w:p w14:paraId="7A741598" w14:textId="2BFCBF98" w:rsidR="0023412E" w:rsidRDefault="0023412E" w:rsidP="00B06096">
      <w:r>
        <w:tab/>
        <w:t>O principal critério de qualidade utilizado foi o tempo em que o usuário escutou cada música, pois, quanto maior a diferença entre as duas músicas, maior a probabilidade de o usuário ter gostado da música que el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13F67">
      <w:pPr>
        <w:pStyle w:val="Ttulo4"/>
      </w:pPr>
      <w:r>
        <w:t>Tiveram outros resultados apresentados? Quais?</w:t>
      </w:r>
    </w:p>
    <w:p w14:paraId="0ADB2A08" w14:textId="1DE967E0" w:rsidR="00354103" w:rsidRPr="00354103" w:rsidRDefault="00354103" w:rsidP="00354103">
      <w:r>
        <w:tab/>
      </w:r>
      <w:r w:rsidR="00D40C23">
        <w:t>Não tiveram outros resultados apresentados.</w:t>
      </w:r>
    </w:p>
    <w:p w14:paraId="6478257F" w14:textId="7A73C5E9" w:rsidR="00D064C6" w:rsidRDefault="00D064C6" w:rsidP="00413F67">
      <w:pPr>
        <w:pStyle w:val="Ttulo3"/>
        <w:rPr>
          <w:lang w:val="en-US"/>
        </w:rPr>
      </w:pPr>
      <w:bookmarkStart w:id="27" w:name="_Toc42024135"/>
      <w:r w:rsidRPr="00D064C6">
        <w:rPr>
          <w:lang w:val="en-US"/>
        </w:rPr>
        <w:t>Towards Intent-Aware Contextual Music Recommendation: Initial Experiments</w:t>
      </w:r>
      <w:bookmarkEnd w:id="26"/>
      <w:bookmarkEnd w:id="27"/>
    </w:p>
    <w:p w14:paraId="467C6811" w14:textId="4805C94B" w:rsidR="0077029A" w:rsidRPr="008C355D" w:rsidRDefault="0077029A" w:rsidP="0077029A">
      <w:r w:rsidRPr="000A3B00">
        <w:rPr>
          <w:lang w:val="en-US"/>
        </w:rPr>
        <w:tab/>
      </w:r>
      <w:r w:rsidR="00157001">
        <w:t>É apresentado técnicas</w:t>
      </w:r>
      <w:r w:rsidR="001B28A3">
        <w:t xml:space="preserve"> e resultados</w:t>
      </w:r>
      <w:r w:rsidR="00157001">
        <w:t xml:space="preserve"> no artigo revisado que buscam estudar as intenções dos usuários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proofErr w:type="gramStart"/>
      <w:r w:rsidR="007D5138" w:rsidRPr="003A136C">
        <w:rPr>
          <w:i/>
          <w:iCs w:val="0"/>
        </w:rPr>
        <w:t>playlists</w:t>
      </w:r>
      <w:proofErr w:type="gramEnd"/>
      <w:r w:rsidR="007D5138">
        <w:t>.</w:t>
      </w:r>
      <w:r w:rsidR="008270E3">
        <w:t xml:space="preserve"> A partir desse estudo, é gerado </w:t>
      </w:r>
      <w:proofErr w:type="gramStart"/>
      <w:r w:rsidR="008270E3" w:rsidRPr="008270E3">
        <w:rPr>
          <w:i/>
          <w:iCs w:val="0"/>
        </w:rPr>
        <w:t>playlists</w:t>
      </w:r>
      <w:proofErr w:type="gramEnd"/>
      <w:r w:rsidR="008270E3">
        <w:t xml:space="preserve"> especificas para cada atividade relacionada as intenções dos </w:t>
      </w:r>
      <w:r w:rsidR="00CA16F3">
        <w:t>usuários</w:t>
      </w:r>
      <w:r w:rsidR="008270E3">
        <w:t>.</w:t>
      </w:r>
      <w:r w:rsidR="00616B3F">
        <w:t xml:space="preserve"> </w:t>
      </w:r>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proofErr w:type="gramStart"/>
      <w:r w:rsidR="00616B3F" w:rsidRPr="00697FEE">
        <w:rPr>
          <w:i/>
          <w:iCs w:val="0"/>
        </w:rPr>
        <w:t>playlist</w:t>
      </w:r>
      <w:proofErr w:type="gramEnd"/>
      <w:r w:rsidR="00616B3F">
        <w:t xml:space="preserve"> 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52CA2F5" w:rsidR="00B87B98" w:rsidRPr="0084499B" w:rsidRDefault="00B87B98" w:rsidP="00B87B98">
      <w:r>
        <w:tab/>
      </w:r>
      <w:r w:rsidR="000B7EF7">
        <w:t>É abordado 3 contribuições no artigo: Por primeiro, é estimado uma distribuição empírica das intenções do ouvinte ao reproduzir um video no Youtube.</w:t>
      </w:r>
      <w:r w:rsidR="00AF564F">
        <w:t xml:space="preserve"> </w:t>
      </w:r>
      <w:r w:rsidR="00C740A9">
        <w:t xml:space="preserve">Na segunda é realizado </w:t>
      </w:r>
      <w:r w:rsidR="00A23BFF">
        <w:t>um</w:t>
      </w:r>
      <w:r w:rsidR="00C740A9">
        <w:t xml:space="preserve"> </w:t>
      </w:r>
      <w:r w:rsidR="00E233E2">
        <w:t>experimento</w:t>
      </w:r>
      <w:r w:rsidR="00C740A9">
        <w:t xml:space="preserve"> </w:t>
      </w:r>
      <w:r w:rsidR="003F2926">
        <w:t xml:space="preserve">semelhante ao </w:t>
      </w:r>
      <w:r w:rsidR="00C740A9">
        <w:t>da primeira, porem utilizando o Spotify.</w:t>
      </w:r>
      <w:r w:rsidR="00E233E2">
        <w:t xml:space="preserve"> </w:t>
      </w:r>
      <w:r w:rsidR="00FD32F5">
        <w:t xml:space="preserve">E por </w:t>
      </w:r>
      <w:r w:rsidR="00CC0DEC">
        <w:t>último</w:t>
      </w:r>
      <w:r w:rsidR="00FD32F5">
        <w:t xml:space="preserve">, é relatado os resultados iniciais obtidos utilizando o modelo de intenções treinados para melhorar as </w:t>
      </w:r>
      <w:r w:rsidR="00FD32F5">
        <w:lastRenderedPageBreak/>
        <w:t>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B87B98">
      <w:pPr>
        <w:pStyle w:val="Ttulo4"/>
        <w:numPr>
          <w:ilvl w:val="3"/>
          <w:numId w:val="18"/>
        </w:numPr>
        <w:ind w:left="1713" w:hanging="862"/>
      </w:pPr>
      <w:r>
        <w:t>Quais técnicas foram usadas?</w:t>
      </w:r>
    </w:p>
    <w:p w14:paraId="52A2441C" w14:textId="4A889FFE" w:rsidR="00516903" w:rsidRDefault="00B87B98" w:rsidP="00B87B98">
      <w:r>
        <w:tab/>
      </w:r>
      <w:r w:rsidR="00826309">
        <w:t>Dado o escopo desse trabalho, será apresentado somente as técnicas utilizadas nas recomendações de áudio</w:t>
      </w:r>
      <w:r w:rsidR="007E529E">
        <w:t xml:space="preserve"> (Seção 2.2)</w:t>
      </w:r>
      <w:r w:rsidR="006D0D69">
        <w:t xml:space="preserve"> apresentadas no artigo revisado.</w:t>
      </w:r>
      <w:r w:rsidR="00353413">
        <w:t xml:space="preserve"> </w:t>
      </w:r>
      <w:r w:rsidR="00817AC2">
        <w:t xml:space="preserve">Nessa seção, é apresentado a especificação de um algoritmo que busca entender as intenções do usuário através dos títulos das </w:t>
      </w:r>
      <w:proofErr w:type="gramStart"/>
      <w:r w:rsidR="00817AC2" w:rsidRPr="00817AC2">
        <w:rPr>
          <w:i/>
          <w:iCs w:val="0"/>
        </w:rPr>
        <w:t>playlists</w:t>
      </w:r>
      <w:proofErr w:type="gramEnd"/>
      <w:r w:rsidR="00817AC2">
        <w:t xml:space="preserve"> </w:t>
      </w:r>
      <w:r w:rsidR="007818D1">
        <w:t xml:space="preserve">disponibilizadas pelos </w:t>
      </w:r>
      <w:r w:rsidR="004C258B">
        <w:t>usuários</w:t>
      </w:r>
      <w:r w:rsidR="007818D1">
        <w:t>.</w:t>
      </w:r>
      <w:r w:rsidR="009A219E">
        <w:t xml:space="preserve"> </w:t>
      </w:r>
      <w:r w:rsidR="005A5977">
        <w:t>A pesquisa não utilizou</w:t>
      </w:r>
      <w:r w:rsidR="009A219E">
        <w:t xml:space="preserve"> da recomendação colaborativa.</w:t>
      </w:r>
    </w:p>
    <w:p w14:paraId="04B53953" w14:textId="5251BC07" w:rsidR="00B87B98" w:rsidRPr="00A36DB8" w:rsidRDefault="00516903" w:rsidP="00B87B98">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iCs w:val="0"/>
        </w:rPr>
        <w:t>machine</w:t>
      </w:r>
      <w:proofErr w:type="spellEnd"/>
      <w:r w:rsidR="00353413" w:rsidRPr="00BE3559">
        <w:rPr>
          <w:i/>
          <w:iCs w:val="0"/>
        </w:rPr>
        <w:t xml:space="preserve"> </w:t>
      </w:r>
      <w:proofErr w:type="spellStart"/>
      <w:r w:rsidR="00353413" w:rsidRPr="00BE3559">
        <w:rPr>
          <w:i/>
          <w:iCs w:val="0"/>
        </w:rPr>
        <w:t>learning</w:t>
      </w:r>
      <w:proofErr w:type="spellEnd"/>
      <w:r>
        <w:t xml:space="preserve"> como:</w:t>
      </w:r>
      <w:r w:rsidRPr="00516903">
        <w:t xml:space="preserve"> </w:t>
      </w:r>
      <w:proofErr w:type="spellStart"/>
      <w:r w:rsidRPr="00BE3559">
        <w:rPr>
          <w:i/>
          <w:iCs w:val="0"/>
        </w:rPr>
        <w:t>Logistic</w:t>
      </w:r>
      <w:proofErr w:type="spellEnd"/>
      <w:r w:rsidRPr="00BE3559">
        <w:rPr>
          <w:i/>
          <w:iCs w:val="0"/>
        </w:rPr>
        <w:t xml:space="preserve"> </w:t>
      </w:r>
      <w:proofErr w:type="spellStart"/>
      <w:r w:rsidRPr="00BE3559">
        <w:rPr>
          <w:i/>
          <w:iCs w:val="0"/>
        </w:rPr>
        <w:t>Regression</w:t>
      </w:r>
      <w:proofErr w:type="spellEnd"/>
      <w:r>
        <w:t xml:space="preserve">, </w:t>
      </w:r>
      <w:proofErr w:type="spellStart"/>
      <w:r w:rsidRPr="00BE3559">
        <w:rPr>
          <w:i/>
          <w:iCs w:val="0"/>
        </w:rPr>
        <w:t>both</w:t>
      </w:r>
      <w:proofErr w:type="spellEnd"/>
      <w:r w:rsidRPr="00BE3559">
        <w:rPr>
          <w:i/>
          <w:iCs w:val="0"/>
        </w:rPr>
        <w:t xml:space="preserve"> </w:t>
      </w:r>
      <w:proofErr w:type="spellStart"/>
      <w:r w:rsidRPr="00BE3559">
        <w:rPr>
          <w:i/>
          <w:iCs w:val="0"/>
        </w:rPr>
        <w:t>fuzzy</w:t>
      </w:r>
      <w:proofErr w:type="spellEnd"/>
      <w:r>
        <w:t xml:space="preserve"> e </w:t>
      </w:r>
      <w:r w:rsidRPr="00BE3559">
        <w:rPr>
          <w:i/>
          <w:iCs w:val="0"/>
        </w:rPr>
        <w:t xml:space="preserve">hard </w:t>
      </w:r>
      <w:proofErr w:type="spellStart"/>
      <w:r w:rsidRPr="00BE3559">
        <w:rPr>
          <w:i/>
          <w:iCs w:val="0"/>
        </w:rPr>
        <w:t>Clustering</w:t>
      </w:r>
      <w:proofErr w:type="spellEnd"/>
      <w:r>
        <w:t xml:space="preserve">, mas os melhores resultados foram obtidos utilizando o </w:t>
      </w:r>
      <w:proofErr w:type="spellStart"/>
      <w:r w:rsidRPr="00BE3559">
        <w:rPr>
          <w:i/>
          <w:iCs w:val="0"/>
        </w:rPr>
        <w:t>Random</w:t>
      </w:r>
      <w:proofErr w:type="spellEnd"/>
      <w:r w:rsidRPr="00BE3559">
        <w:rPr>
          <w:i/>
          <w:iCs w:val="0"/>
        </w:rPr>
        <w:t xml:space="preserve"> Forest </w:t>
      </w:r>
      <w:proofErr w:type="spellStart"/>
      <w:r w:rsidRPr="00BE3559">
        <w:rPr>
          <w:i/>
          <w:iCs w:val="0"/>
        </w:rPr>
        <w:t>classifier</w:t>
      </w:r>
      <w:proofErr w:type="spellEnd"/>
      <w:r w:rsidRPr="00516903">
        <w:t xml:space="preserve"> (</w:t>
      </w:r>
      <w:r w:rsidR="00650FE9">
        <w:t>utilizando a implementação do</w:t>
      </w:r>
      <w:r w:rsidRPr="00516903">
        <w:t xml:space="preserve"> </w:t>
      </w:r>
      <w:r w:rsidRPr="00650FE9">
        <w:rPr>
          <w:i/>
          <w:iCs w:val="0"/>
        </w:rPr>
        <w:t>sklearn</w:t>
      </w:r>
      <w:r w:rsidRPr="00516903">
        <w:t>)</w:t>
      </w:r>
      <w:r w:rsidR="00650FE9">
        <w:t>.</w:t>
      </w:r>
    </w:p>
    <w:p w14:paraId="770CAD9E" w14:textId="77777777" w:rsidR="00B87B98" w:rsidRDefault="00B87B98" w:rsidP="00B87B98">
      <w:pPr>
        <w:pStyle w:val="Ttulo4"/>
        <w:numPr>
          <w:ilvl w:val="3"/>
          <w:numId w:val="18"/>
        </w:numPr>
        <w:ind w:left="1713" w:hanging="862"/>
      </w:pPr>
      <w:r>
        <w:t>Qual a base de treinamento e teste?</w:t>
      </w:r>
    </w:p>
    <w:p w14:paraId="3C6D7511" w14:textId="3FB27EC5" w:rsidR="00B87B98" w:rsidRPr="00A36DB8" w:rsidRDefault="00B87B98" w:rsidP="00B87B98">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6D21C9">
        <w:t xml:space="preserve"> em cima das </w:t>
      </w:r>
      <w:proofErr w:type="gramStart"/>
      <w:r w:rsidR="006D21C9" w:rsidRPr="00F0433D">
        <w:rPr>
          <w:i/>
          <w:iCs w:val="0"/>
        </w:rPr>
        <w:t>playlists</w:t>
      </w:r>
      <w:proofErr w:type="gramEnd"/>
      <w:r w:rsidR="006D21C9">
        <w:t xml:space="preserve"> dispostas do </w:t>
      </w:r>
      <w:r w:rsidR="005845F3">
        <w:t>usuário</w:t>
      </w:r>
      <w:r w:rsidR="00D627FD">
        <w:t>.</w:t>
      </w:r>
      <w:r w:rsidR="00261ACE">
        <w:t xml:space="preserve"> </w:t>
      </w:r>
      <w:r w:rsidR="002F15C3">
        <w:t>Não é apresentado nenhuma aplicação desenvolvida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5B9CEE35" w:rsidR="00B87B98" w:rsidRPr="00A36DB8" w:rsidRDefault="00B87B98" w:rsidP="00B87B98">
      <w:r>
        <w:tab/>
      </w:r>
      <w:r w:rsidR="003A3BB6">
        <w:t>Esse trabalho realizou a interpretação de contexto como intenções.</w:t>
      </w:r>
      <w:r w:rsidR="001142B7">
        <w:t xml:space="preserve"> O principal atributo utilizado são as atividades que o usuário está executando</w:t>
      </w:r>
      <w:r w:rsidR="00604072">
        <w:t>, o qual é obtido através de seu comportamento</w:t>
      </w:r>
      <w:r w:rsidR="00DD58AC">
        <w:t xml:space="preserve"> (buscas por </w:t>
      </w:r>
      <w:proofErr w:type="gramStart"/>
      <w:r w:rsidR="00DD58AC" w:rsidRPr="00A955F9">
        <w:rPr>
          <w:i/>
          <w:iCs w:val="0"/>
        </w:rPr>
        <w:t>playlists</w:t>
      </w:r>
      <w:proofErr w:type="gramEnd"/>
      <w:r w:rsidR="00DD58AC">
        <w:t>)</w:t>
      </w:r>
      <w:r w:rsidR="001142B7">
        <w:t>.</w:t>
      </w:r>
    </w:p>
    <w:p w14:paraId="7D52EC0B" w14:textId="77777777" w:rsidR="00B87B98" w:rsidRDefault="00B87B98" w:rsidP="00B87B98">
      <w:pPr>
        <w:pStyle w:val="Ttulo4"/>
        <w:numPr>
          <w:ilvl w:val="3"/>
          <w:numId w:val="18"/>
        </w:numPr>
        <w:ind w:left="1713" w:hanging="862"/>
      </w:pPr>
      <w:r>
        <w:t>Como é obtido o contexto?</w:t>
      </w:r>
    </w:p>
    <w:p w14:paraId="71366E2F" w14:textId="0613DC8A" w:rsidR="00B87B98" w:rsidRPr="00FD637E" w:rsidRDefault="00B87B98" w:rsidP="00B87B98">
      <w:r>
        <w:tab/>
      </w:r>
      <w:r w:rsidR="00634271">
        <w:t xml:space="preserve">Para </w:t>
      </w:r>
      <w:r w:rsidR="004D0700">
        <w:t xml:space="preserve">obter o comportamento do </w:t>
      </w:r>
      <w:r w:rsidR="002246DF">
        <w:t>usuário</w:t>
      </w:r>
      <w:r w:rsidR="00634271">
        <w:t>,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iCs w:val="0"/>
        </w:rPr>
        <w:t>playlists</w:t>
      </w:r>
      <w:proofErr w:type="gramEnd"/>
      <w:r w:rsidR="0054209C">
        <w:t>,</w:t>
      </w:r>
      <w:r w:rsidR="00634271">
        <w:t xml:space="preserve"> e a partir delas, foi gerado uma playlist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B87B98">
      <w:pPr>
        <w:pStyle w:val="Ttulo4"/>
        <w:numPr>
          <w:ilvl w:val="3"/>
          <w:numId w:val="18"/>
        </w:numPr>
        <w:ind w:left="1713" w:hanging="862"/>
      </w:pPr>
      <w:r>
        <w:t>Foi avaliado o nível de satisfação do usuário com a música recomendada?</w:t>
      </w:r>
    </w:p>
    <w:p w14:paraId="2D365478" w14:textId="76D16621" w:rsidR="00B87B98" w:rsidRPr="00413F67" w:rsidRDefault="00EE147E" w:rsidP="00B87B98">
      <w:r>
        <w:tab/>
        <w:t>Não foi avaliado o nível de satisfação dos usuários</w:t>
      </w:r>
      <w:r w:rsidR="00FB2905">
        <w:t xml:space="preserve"> referente a música recomendada</w:t>
      </w:r>
      <w:r>
        <w:t>.</w:t>
      </w:r>
    </w:p>
    <w:p w14:paraId="18534AD3" w14:textId="6320AA78" w:rsidR="00B87B98" w:rsidRDefault="00B87B98" w:rsidP="00B87B98">
      <w:pPr>
        <w:pStyle w:val="Ttulo4"/>
        <w:numPr>
          <w:ilvl w:val="3"/>
          <w:numId w:val="18"/>
        </w:numPr>
        <w:ind w:left="1713" w:hanging="862"/>
      </w:pPr>
      <w:r>
        <w:t>A recomendação atingiu as expectativas do usuário?</w:t>
      </w:r>
    </w:p>
    <w:p w14:paraId="77389F4C" w14:textId="2B6C948C" w:rsidR="00683408" w:rsidRDefault="00683408" w:rsidP="00683408">
      <w:r>
        <w:lastRenderedPageBreak/>
        <w:tab/>
        <w:t xml:space="preserve">Para validar as recomendações do sistema, foi realizado uma comparação com o RecSys do Spotify (SPTF) e o criado no artigo revisado (AIR). Nessa comparação foi pedido ao usuário para avaliar as duas </w:t>
      </w:r>
      <w:proofErr w:type="gramStart"/>
      <w:r w:rsidRPr="0064219B">
        <w:rPr>
          <w:i/>
          <w:iCs w:val="0"/>
        </w:rPr>
        <w:t>playlists</w:t>
      </w:r>
      <w:proofErr w:type="gramEnd"/>
      <w:r>
        <w:t xml:space="preserve"> geradas pelos sistemas. As </w:t>
      </w:r>
      <w:proofErr w:type="gramStart"/>
      <w:r w:rsidRPr="007C0B4D">
        <w:rPr>
          <w:i/>
          <w:iCs w:val="0"/>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iCs w:val="0"/>
        </w:rPr>
        <w:t>playlist</w:t>
      </w:r>
      <w:proofErr w:type="gramEnd"/>
      <w:r>
        <w:t xml:space="preserve"> se enquadrava na atividade estipulada.</w:t>
      </w:r>
    </w:p>
    <w:p w14:paraId="4E6A4237" w14:textId="2C245A9C" w:rsidR="00B87B98" w:rsidRPr="00413F67" w:rsidRDefault="002C28DF" w:rsidP="00B87B98">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proofErr w:type="spellStart"/>
      <w:r w:rsidR="00417CDC" w:rsidRPr="00417CDC">
        <w:t>Kendallτ</w:t>
      </w:r>
      <w:proofErr w:type="spellEnd"/>
      <w:r w:rsidR="00417CDC">
        <w:t xml:space="preserve">, </w:t>
      </w:r>
      <w:r w:rsidR="00417CDC" w:rsidRPr="00417CDC">
        <w:t>τ-AP</w:t>
      </w:r>
      <w:r w:rsidR="00417CDC">
        <w:t xml:space="preserve"> e </w:t>
      </w:r>
      <w:proofErr w:type="spellStart"/>
      <w:r w:rsidR="00417CDC" w:rsidRPr="00417CDC">
        <w:t>nMMR</w:t>
      </w:r>
      <w:proofErr w:type="spellEnd"/>
      <w:r w:rsidR="00417CDC">
        <w:t>.</w:t>
      </w:r>
      <w:r w:rsidR="00B87B98">
        <w:tab/>
      </w:r>
      <w:r w:rsidR="00EB7BC8">
        <w:t xml:space="preserve">Essas </w:t>
      </w:r>
      <w:r w:rsidR="0058486F">
        <w:t>métricas</w:t>
      </w:r>
      <w:r w:rsidR="00EB7BC8">
        <w:t xml:space="preserve"> são importantes para avaliar numericamente a qualidade de cada playlist recomendada. </w:t>
      </w:r>
      <w:r w:rsidR="00867A2F">
        <w:t>Ao final, foi analisado as avaliações e foi visto que n</w:t>
      </w:r>
      <w:r w:rsidR="00D75D0F">
        <w:t>ão é apresentado o tamanho da base utilizada nesse artigo.</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3449EA5D" w:rsidR="00B87B98" w:rsidRPr="00354103" w:rsidRDefault="00B87B98" w:rsidP="00B87B98">
      <w:r>
        <w:tab/>
      </w:r>
      <w:r w:rsidR="009D3C7F">
        <w:t>Não tiveram outros resultados apresentados.</w:t>
      </w:r>
    </w:p>
    <w:p w14:paraId="3A75EB83" w14:textId="3E65426B" w:rsidR="00D064C6" w:rsidRDefault="00D064C6" w:rsidP="00D064C6">
      <w:pPr>
        <w:pStyle w:val="Ttulo3"/>
        <w:rPr>
          <w:lang w:val="en-US"/>
        </w:rPr>
      </w:pPr>
      <w:bookmarkStart w:id="28" w:name="_Ref40822320"/>
      <w:bookmarkStart w:id="29" w:name="_Toc42024136"/>
      <w:r w:rsidRPr="00D064C6">
        <w:rPr>
          <w:lang w:val="en-US"/>
        </w:rPr>
        <w:t>Quantitative Study of Music Listening Behavior in a Smartphone Context</w:t>
      </w:r>
      <w:bookmarkEnd w:id="28"/>
      <w:bookmarkEnd w:id="29"/>
    </w:p>
    <w:p w14:paraId="61E6B872" w14:textId="4830FF22" w:rsidR="00770C1B" w:rsidRDefault="00B550F0" w:rsidP="00770C1B">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77777777" w:rsidR="00770C1B" w:rsidRDefault="00770C1B" w:rsidP="00770C1B">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a realidade?</w:t>
      </w:r>
    </w:p>
    <w:p w14:paraId="5635E6F6" w14:textId="77777777" w:rsidR="00770C1B" w:rsidRDefault="00770C1B" w:rsidP="00770C1B">
      <w:pPr>
        <w:pStyle w:val="PargrafodaLista"/>
        <w:numPr>
          <w:ilvl w:val="0"/>
          <w:numId w:val="39"/>
        </w:numPr>
      </w:pPr>
      <w:r w:rsidRPr="00C65639">
        <w:t>Em que medida podemos prever a atividade de um usuário a partir dos dados do sensor coletados dos smartphones em um contexto</w:t>
      </w:r>
      <w:r>
        <w:t xml:space="preserve"> de um ouvinte musical da realidade</w:t>
      </w:r>
      <w:r w:rsidRPr="00C65639">
        <w:t>?</w:t>
      </w:r>
    </w:p>
    <w:p w14:paraId="235A9335" w14:textId="77777777" w:rsidR="00774680" w:rsidRDefault="00770C1B" w:rsidP="00774680">
      <w:pPr>
        <w:pStyle w:val="PargrafodaLista"/>
        <w:numPr>
          <w:ilvl w:val="0"/>
          <w:numId w:val="39"/>
        </w:numPr>
      </w:pPr>
      <w:r w:rsidRPr="003534C8">
        <w:t>Como fatores pessoais, como dados demográficos, histórico musical, preferência musical de longo prazo e traços de personalidade, se correlacionam com a previsibilidade do uso de músicas e da atividade do usuário para diferentes usuários?</w:t>
      </w:r>
    </w:p>
    <w:p w14:paraId="2BD5EFC4" w14:textId="495C01DA" w:rsidR="00226BF9" w:rsidRDefault="00226BF9" w:rsidP="00226BF9">
      <w:pPr>
        <w:ind w:left="720"/>
      </w:pPr>
    </w:p>
    <w:p w14:paraId="2A8535D0" w14:textId="49D4B554" w:rsidR="00774680" w:rsidRPr="00E4071D" w:rsidRDefault="00C95FD8" w:rsidP="00774680">
      <w:r>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onde é relacionado a dados diários obtidos pelos </w:t>
      </w:r>
      <w:r w:rsidR="009E4FD4">
        <w:t>usuários</w:t>
      </w:r>
      <w:r w:rsidR="00135ED6">
        <w:t xml:space="preserve"> durante um período de </w:t>
      </w:r>
      <w:r w:rsidR="00135ED6">
        <w:lastRenderedPageBreak/>
        <w:t>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706E982" w:rsidR="00B87B98" w:rsidRDefault="00B87B98" w:rsidP="00B87B98">
      <w:r>
        <w:tab/>
      </w:r>
      <w:r w:rsidR="00FB00BD">
        <w:t>Ne</w:t>
      </w:r>
      <w:r w:rsidR="003339D8">
        <w:t xml:space="preserve">sse trabalho </w:t>
      </w:r>
      <w:r w:rsidR="001B3EC7">
        <w:t>é apresentado diversas técnicas que buscam melhorar a recomendação personalizadas a partir de diversos dados obtidos através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B87B98">
      <w:pPr>
        <w:pStyle w:val="Ttulo4"/>
        <w:numPr>
          <w:ilvl w:val="3"/>
          <w:numId w:val="18"/>
        </w:numPr>
        <w:ind w:left="1713" w:hanging="862"/>
      </w:pPr>
      <w:r>
        <w:t>Quais técnicas foram usadas?</w:t>
      </w:r>
    </w:p>
    <w:p w14:paraId="648EDE5A" w14:textId="4D3ECBD6" w:rsidR="0053040E" w:rsidRDefault="00B87B98" w:rsidP="0053040E">
      <w:r>
        <w:tab/>
      </w:r>
      <w:r w:rsidR="0053040E">
        <w:t>Nessa seção será apresentado o conteúdo divido nas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2951C2">
      <w:pPr>
        <w:pStyle w:val="Ttulo5"/>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2E6F122E" w:rsidR="00976999" w:rsidRDefault="00803994" w:rsidP="00976999">
      <w:r>
        <w:tab/>
      </w:r>
      <w:r w:rsidR="0072555C">
        <w:t xml:space="preserve">Essa seção do trabalho teve como principal objetivo classificar (utilizando </w:t>
      </w:r>
      <w:proofErr w:type="spellStart"/>
      <w:r w:rsidR="0072555C" w:rsidRPr="00BE3559">
        <w:rPr>
          <w:i/>
          <w:iCs w:val="0"/>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77777777" w:rsidR="00A72DCA" w:rsidRDefault="007220F8" w:rsidP="0053040E">
      <w:r>
        <w:tab/>
      </w:r>
      <w:r w:rsidR="00AA7BCB">
        <w:t xml:space="preserve">Baseado nos 19 </w:t>
      </w:r>
      <w:r w:rsidR="00CF5F79">
        <w:t>usuários</w:t>
      </w:r>
      <w:r w:rsidR="00AA7BCB">
        <w:t xml:space="preserve"> restantes, foi realizado a</w:t>
      </w:r>
      <w:r w:rsidR="00BC6601">
        <w:t xml:space="preserve"> criação das </w:t>
      </w:r>
      <w:proofErr w:type="spellStart"/>
      <w:r w:rsidR="00BC6601" w:rsidRPr="00BE3559">
        <w:rPr>
          <w:i/>
          <w:iCs w:val="0"/>
        </w:rPr>
        <w:t>tags</w:t>
      </w:r>
      <w:proofErr w:type="spellEnd"/>
      <w:r w:rsidR="00BC6601">
        <w:t xml:space="preserve"> do teste</w:t>
      </w:r>
      <w:r w:rsidR="00CF5F79">
        <w:t>, que</w:t>
      </w:r>
      <w:r w:rsidR="00BC6601">
        <w:t xml:space="preserve"> foi dividida em 2 </w:t>
      </w:r>
      <w:r w:rsidR="00025BC5">
        <w:t>e</w:t>
      </w:r>
      <w:r w:rsidR="00BC6601">
        <w:t>s</w:t>
      </w:r>
      <w:r w:rsidR="00025BC5">
        <w:t>que</w:t>
      </w:r>
      <w:r w:rsidR="00BC6601">
        <w:t>mas de aprendizados</w:t>
      </w:r>
      <w:r w:rsidR="00957DDB">
        <w:t>, o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iCs w:val="0"/>
        </w:rPr>
        <w:t xml:space="preserve">radial </w:t>
      </w:r>
      <w:proofErr w:type="spellStart"/>
      <w:r w:rsidR="00EF61EA" w:rsidRPr="00BE3559">
        <w:rPr>
          <w:i/>
          <w:iCs w:val="0"/>
        </w:rPr>
        <w:t>basis</w:t>
      </w:r>
      <w:proofErr w:type="spellEnd"/>
      <w:r w:rsidR="00EF61EA" w:rsidRPr="00BE3559">
        <w:rPr>
          <w:i/>
          <w:iCs w:val="0"/>
        </w:rPr>
        <w:t xml:space="preserve"> </w:t>
      </w:r>
      <w:proofErr w:type="spellStart"/>
      <w:r w:rsidR="00EF61EA" w:rsidRPr="00BE3559">
        <w:rPr>
          <w:i/>
          <w:iCs w:val="0"/>
        </w:rPr>
        <w:t>function</w:t>
      </w:r>
      <w:proofErr w:type="spellEnd"/>
      <w:r w:rsidR="00EF61EA">
        <w:t xml:space="preserve"> (RBF) e </w:t>
      </w:r>
      <w:proofErr w:type="spellStart"/>
      <w:r w:rsidR="00EF61EA" w:rsidRPr="00BE3559">
        <w:rPr>
          <w:i/>
          <w:iCs w:val="0"/>
        </w:rPr>
        <w:t>support</w:t>
      </w:r>
      <w:proofErr w:type="spellEnd"/>
      <w:r w:rsidR="00EF61EA" w:rsidRPr="00BE3559">
        <w:rPr>
          <w:i/>
          <w:iCs w:val="0"/>
        </w:rPr>
        <w:t xml:space="preserve"> vector </w:t>
      </w:r>
      <w:proofErr w:type="spellStart"/>
      <w:r w:rsidR="00EF61EA" w:rsidRPr="00BE3559">
        <w:rPr>
          <w:i/>
          <w:iCs w:val="0"/>
        </w:rPr>
        <w:t>machine</w:t>
      </w:r>
      <w:proofErr w:type="spellEnd"/>
      <w:r w:rsidR="00EF61EA">
        <w:t xml:space="preserve"> (SVM).</w:t>
      </w:r>
      <w:r w:rsidR="005C5699">
        <w:t xml:space="preserve"> Dado os problemas com dados negativos nas classificações binarias, foi utilizado a técnica </w:t>
      </w:r>
      <w:r w:rsidR="005C5699" w:rsidRPr="00BE3559">
        <w:rPr>
          <w:i/>
          <w:iCs w:val="0"/>
        </w:rPr>
        <w:t>EasyEnsemble</w:t>
      </w:r>
      <w:r w:rsidR="00832E6D">
        <w:rPr>
          <w:i/>
          <w:iCs w:val="0"/>
        </w:rPr>
        <w:t xml:space="preserve"> </w:t>
      </w:r>
      <w:r w:rsidR="00832E6D">
        <w:t xml:space="preserve">(mais especificamente </w:t>
      </w:r>
      <w:r w:rsidR="00A543CA">
        <w:t>a</w:t>
      </w:r>
      <w:r w:rsidR="00832E6D">
        <w:t xml:space="preserve"> </w:t>
      </w:r>
      <w:r w:rsidR="00832E6D" w:rsidRPr="00BE3559">
        <w:rPr>
          <w:i/>
          <w:iCs w:val="0"/>
        </w:rPr>
        <w:t xml:space="preserve">Beta </w:t>
      </w:r>
      <w:proofErr w:type="spellStart"/>
      <w:r w:rsidR="00832E6D" w:rsidRPr="00BE3559">
        <w:rPr>
          <w:i/>
          <w:iCs w:val="0"/>
        </w:rPr>
        <w:t>weights</w:t>
      </w:r>
      <w:proofErr w:type="spellEnd"/>
      <w:r w:rsidR="00832E6D">
        <w:t>)</w:t>
      </w:r>
      <w:r w:rsidR="005C5699">
        <w:t xml:space="preserve"> para neutralizar os dados.</w:t>
      </w:r>
      <w:r w:rsidR="000B43F3">
        <w:t xml:space="preserve"> </w:t>
      </w:r>
    </w:p>
    <w:p w14:paraId="2F70B9EA" w14:textId="4FCA96C0" w:rsidR="0053040E" w:rsidRDefault="00A72DCA" w:rsidP="0053040E">
      <w:r>
        <w:tab/>
      </w:r>
      <w:r w:rsidR="00D500DD">
        <w:t>Por fim,</w:t>
      </w:r>
      <w:r w:rsidR="000B43F3">
        <w:t xml:space="preserve"> para medir a precisão das </w:t>
      </w:r>
      <w:proofErr w:type="spellStart"/>
      <w:r w:rsidR="000B43F3" w:rsidRPr="00BE3559">
        <w:rPr>
          <w:i/>
          <w:iCs w:val="0"/>
        </w:rPr>
        <w:t>tags</w:t>
      </w:r>
      <w:proofErr w:type="spellEnd"/>
      <w:r w:rsidR="000B43F3">
        <w:t xml:space="preserve"> criadas, foi utilizado o </w:t>
      </w:r>
      <w:proofErr w:type="spellStart"/>
      <w:r w:rsidR="000B43F3" w:rsidRPr="00BE3559">
        <w:rPr>
          <w:i/>
          <w:iCs w:val="0"/>
        </w:rPr>
        <w:t>operating</w:t>
      </w:r>
      <w:proofErr w:type="spellEnd"/>
      <w:r w:rsidR="000B43F3" w:rsidRPr="00BE3559">
        <w:rPr>
          <w:i/>
          <w:iCs w:val="0"/>
        </w:rPr>
        <w:t xml:space="preserve"> </w:t>
      </w:r>
      <w:proofErr w:type="spellStart"/>
      <w:r w:rsidR="000B43F3" w:rsidRPr="00BE3559">
        <w:rPr>
          <w:i/>
          <w:iCs w:val="0"/>
        </w:rPr>
        <w:t>characteristic</w:t>
      </w:r>
      <w:proofErr w:type="spellEnd"/>
      <w:r w:rsidR="000B43F3" w:rsidRPr="00BE3559">
        <w:rPr>
          <w:i/>
          <w:iCs w:val="0"/>
        </w:rPr>
        <w:t xml:space="preserve"> curve</w:t>
      </w:r>
      <w:r w:rsidR="000B43F3" w:rsidRPr="000B43F3">
        <w:t xml:space="preserve"> (AUC)</w:t>
      </w:r>
      <w:r w:rsidR="002F4BBE">
        <w:t xml:space="preserve"> mais especificamente o </w:t>
      </w:r>
      <w:proofErr w:type="spellStart"/>
      <w:r w:rsidR="002F4BBE" w:rsidRPr="00BE3559">
        <w:rPr>
          <w:i/>
          <w:iCs w:val="0"/>
        </w:rPr>
        <w:t>Pearson’s</w:t>
      </w:r>
      <w:proofErr w:type="spellEnd"/>
      <w:r w:rsidR="002F4BBE" w:rsidRPr="00BE3559">
        <w:rPr>
          <w:i/>
          <w:iCs w:val="0"/>
        </w:rPr>
        <w:t xml:space="preserve"> linear </w:t>
      </w:r>
      <w:proofErr w:type="spellStart"/>
      <w:r w:rsidR="002F4BBE" w:rsidRPr="00BE3559">
        <w:rPr>
          <w:i/>
          <w:iCs w:val="0"/>
        </w:rPr>
        <w:t>correlation</w:t>
      </w:r>
      <w:proofErr w:type="spellEnd"/>
      <w:r w:rsidR="002F4BBE" w:rsidRPr="00BE3559">
        <w:rPr>
          <w:i/>
          <w:iCs w:val="0"/>
        </w:rPr>
        <w:t xml:space="preserve"> </w:t>
      </w:r>
      <w:proofErr w:type="spellStart"/>
      <w:r w:rsidR="002F4BBE" w:rsidRPr="00BE3559">
        <w:rPr>
          <w:i/>
          <w:iCs w:val="0"/>
        </w:rPr>
        <w:t>coefficient</w:t>
      </w:r>
      <w:proofErr w:type="spellEnd"/>
      <w:r w:rsidR="00E65D40">
        <w:t>.</w:t>
      </w:r>
      <w:r w:rsidR="0098644C">
        <w:t xml:space="preserve"> </w:t>
      </w:r>
      <w:r w:rsidR="00734AF0">
        <w:t xml:space="preserve">Buscando auxiliar a visualização da </w:t>
      </w:r>
      <w:r w:rsidR="004B6D40">
        <w:t>valência</w:t>
      </w:r>
      <w:r w:rsidR="00734AF0">
        <w:t xml:space="preserve">-excitação das emoções no espaço, foi utilizado a técnica de </w:t>
      </w:r>
      <w:proofErr w:type="spellStart"/>
      <w:r w:rsidR="00734AF0" w:rsidRPr="00BE3559">
        <w:rPr>
          <w:i/>
          <w:iCs w:val="0"/>
        </w:rPr>
        <w:t>Affective</w:t>
      </w:r>
      <w:proofErr w:type="spellEnd"/>
      <w:r w:rsidR="00734AF0" w:rsidRPr="00BE3559">
        <w:rPr>
          <w:i/>
          <w:iCs w:val="0"/>
        </w:rPr>
        <w:t xml:space="preserve"> Norm for </w:t>
      </w:r>
      <w:proofErr w:type="spellStart"/>
      <w:r w:rsidR="00734AF0" w:rsidRPr="00BE3559">
        <w:rPr>
          <w:i/>
          <w:iCs w:val="0"/>
        </w:rPr>
        <w:t>English</w:t>
      </w:r>
      <w:proofErr w:type="spellEnd"/>
      <w:r w:rsidR="00734AF0" w:rsidRPr="00BE3559">
        <w:rPr>
          <w:i/>
          <w:iCs w:val="0"/>
        </w:rPr>
        <w:t xml:space="preserve"> </w:t>
      </w:r>
      <w:proofErr w:type="spellStart"/>
      <w:r w:rsidR="00734AF0" w:rsidRPr="00BE3559">
        <w:rPr>
          <w:i/>
          <w:iCs w:val="0"/>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iCs w:val="0"/>
        </w:rPr>
        <w:t>Gaussian</w:t>
      </w:r>
      <w:proofErr w:type="spellEnd"/>
      <w:r w:rsidR="009D2981" w:rsidRPr="00BE3559">
        <w:rPr>
          <w:i/>
          <w:iCs w:val="0"/>
        </w:rPr>
        <w:t xml:space="preserve"> </w:t>
      </w:r>
      <w:proofErr w:type="spellStart"/>
      <w:r w:rsidR="009D2981" w:rsidRPr="00BE3559">
        <w:rPr>
          <w:i/>
          <w:iCs w:val="0"/>
        </w:rPr>
        <w:t>process</w:t>
      </w:r>
      <w:proofErr w:type="spellEnd"/>
      <w:r w:rsidR="009D2981" w:rsidRPr="00BE3559">
        <w:rPr>
          <w:i/>
          <w:iCs w:val="0"/>
        </w:rPr>
        <w:t xml:space="preserve"> </w:t>
      </w:r>
      <w:proofErr w:type="spellStart"/>
      <w:r w:rsidR="009D2981" w:rsidRPr="00BE3559">
        <w:rPr>
          <w:i/>
          <w:iCs w:val="0"/>
        </w:rPr>
        <w:t>regression</w:t>
      </w:r>
      <w:proofErr w:type="spellEnd"/>
      <w:r w:rsidR="009D2981" w:rsidRPr="009D2981">
        <w:t>)</w:t>
      </w:r>
      <w:r w:rsidR="00266E2E">
        <w:t xml:space="preserve">, mais especificamente o método </w:t>
      </w:r>
      <w:proofErr w:type="spellStart"/>
      <w:r w:rsidR="00266E2E" w:rsidRPr="00BE3559">
        <w:rPr>
          <w:i/>
          <w:iCs w:val="0"/>
        </w:rPr>
        <w:t>isotropic</w:t>
      </w:r>
      <w:proofErr w:type="spellEnd"/>
      <w:r w:rsidR="00266E2E" w:rsidRPr="00BE3559">
        <w:rPr>
          <w:i/>
          <w:iCs w:val="0"/>
        </w:rPr>
        <w:t xml:space="preserve"> </w:t>
      </w:r>
      <w:proofErr w:type="spellStart"/>
      <w:r w:rsidR="00266E2E" w:rsidRPr="00BE3559">
        <w:rPr>
          <w:i/>
          <w:iCs w:val="0"/>
        </w:rPr>
        <w:t>rational</w:t>
      </w:r>
      <w:proofErr w:type="spellEnd"/>
      <w:r w:rsidR="00266E2E" w:rsidRPr="00BE3559">
        <w:rPr>
          <w:i/>
          <w:iCs w:val="0"/>
        </w:rPr>
        <w:t xml:space="preserve"> </w:t>
      </w:r>
      <w:proofErr w:type="spellStart"/>
      <w:r w:rsidR="00266E2E" w:rsidRPr="00BE3559">
        <w:rPr>
          <w:i/>
          <w:iCs w:val="0"/>
        </w:rPr>
        <w:t>quadratic</w:t>
      </w:r>
      <w:proofErr w:type="spellEnd"/>
      <w:r w:rsidR="00266E2E" w:rsidRPr="00BE3559">
        <w:rPr>
          <w:i/>
          <w:iCs w:val="0"/>
        </w:rPr>
        <w:t xml:space="preserve"> </w:t>
      </w:r>
      <w:proofErr w:type="spellStart"/>
      <w:r w:rsidR="00266E2E" w:rsidRPr="00BE3559">
        <w:rPr>
          <w:i/>
          <w:iCs w:val="0"/>
        </w:rPr>
        <w:t>covariance</w:t>
      </w:r>
      <w:proofErr w:type="spellEnd"/>
      <w:r w:rsidR="00266E2E" w:rsidRPr="00BE3559">
        <w:rPr>
          <w:i/>
          <w:iCs w:val="0"/>
        </w:rPr>
        <w:t xml:space="preserve"> kernel</w:t>
      </w:r>
      <w:r w:rsidR="00266E2E" w:rsidRPr="00266E2E">
        <w:t xml:space="preserve"> </w:t>
      </w:r>
      <w:r w:rsidR="00266E2E">
        <w:t>implementado pel</w:t>
      </w:r>
      <w:r w:rsidR="009D42A5">
        <w:t xml:space="preserve">o </w:t>
      </w:r>
      <w:r w:rsidR="009D42A5" w:rsidRPr="00BE3559">
        <w:rPr>
          <w:i/>
          <w:iCs w:val="0"/>
        </w:rPr>
        <w:t>toolkit</w:t>
      </w:r>
      <w:r w:rsidR="009D42A5" w:rsidRPr="00BE3559">
        <w:t xml:space="preserve"> </w:t>
      </w:r>
      <w:proofErr w:type="spellStart"/>
      <w:r w:rsidR="00266E2E" w:rsidRPr="00BE3559">
        <w:rPr>
          <w:i/>
          <w:iCs w:val="0"/>
        </w:rPr>
        <w:t>Gaussian</w:t>
      </w:r>
      <w:proofErr w:type="spellEnd"/>
      <w:r w:rsidR="00266E2E" w:rsidRPr="00BE3559">
        <w:rPr>
          <w:i/>
          <w:iCs w:val="0"/>
        </w:rPr>
        <w:t xml:space="preserve"> </w:t>
      </w:r>
      <w:proofErr w:type="spellStart"/>
      <w:r w:rsidR="00266E2E" w:rsidRPr="00BE3559">
        <w:rPr>
          <w:i/>
          <w:iCs w:val="0"/>
        </w:rPr>
        <w:t>process</w:t>
      </w:r>
      <w:proofErr w:type="spellEnd"/>
      <w:r w:rsidR="00266E2E" w:rsidRPr="00BE3559">
        <w:rPr>
          <w:i/>
          <w:iCs w:val="0"/>
        </w:rPr>
        <w:t xml:space="preserve"> for </w:t>
      </w:r>
      <w:proofErr w:type="spellStart"/>
      <w:r w:rsidR="00266E2E" w:rsidRPr="00BE3559">
        <w:rPr>
          <w:i/>
          <w:iCs w:val="0"/>
        </w:rPr>
        <w:t>machine</w:t>
      </w:r>
      <w:proofErr w:type="spellEnd"/>
      <w:r w:rsidR="00266E2E" w:rsidRPr="00BE3559">
        <w:rPr>
          <w:i/>
          <w:iCs w:val="0"/>
        </w:rPr>
        <w:t xml:space="preserve"> </w:t>
      </w:r>
      <w:proofErr w:type="spellStart"/>
      <w:r w:rsidR="00266E2E" w:rsidRPr="00BE3559">
        <w:rPr>
          <w:i/>
          <w:iCs w:val="0"/>
        </w:rPr>
        <w:t>learning</w:t>
      </w:r>
      <w:proofErr w:type="spellEnd"/>
      <w:r w:rsidR="00266E2E" w:rsidRPr="00266E2E">
        <w:t xml:space="preserve"> (GPML)</w:t>
      </w:r>
      <w:r w:rsidR="009D2981">
        <w:t>.</w:t>
      </w:r>
    </w:p>
    <w:p w14:paraId="1C7DA8D7" w14:textId="66808B35" w:rsidR="0098644C" w:rsidRDefault="0098644C" w:rsidP="0053040E">
      <w:r>
        <w:lastRenderedPageBreak/>
        <w:tab/>
      </w:r>
      <w:r w:rsidR="00563286">
        <w:t>Como a experiencia da música é multidimensional, o artigo revisado busca</w:t>
      </w:r>
      <w:r>
        <w:t xml:space="preserve"> extrair os atributos das </w:t>
      </w:r>
      <w:r w:rsidR="00563286">
        <w:t>músicas</w:t>
      </w:r>
      <w:r>
        <w:t xml:space="preserve">, </w:t>
      </w:r>
      <w:r w:rsidR="00AF0AF8">
        <w:t xml:space="preserve">e </w:t>
      </w:r>
      <w:r w:rsidR="007F3852">
        <w:t xml:space="preserve">visando auxiliar o processo de classificação, </w:t>
      </w:r>
      <w:r w:rsidR="00563286">
        <w:t>foram</w:t>
      </w:r>
      <w:r>
        <w:t xml:space="preserve"> utilizado</w:t>
      </w:r>
      <w:r w:rsidR="00563286">
        <w:t>s</w:t>
      </w:r>
      <w:r>
        <w:t xml:space="preserve"> o </w:t>
      </w:r>
      <w:r w:rsidRPr="00BE3559">
        <w:rPr>
          <w:i/>
          <w:iCs w:val="0"/>
        </w:rPr>
        <w:t>MIRtoolbox</w:t>
      </w:r>
      <w:r>
        <w:t xml:space="preserve"> e o </w:t>
      </w:r>
      <w:r w:rsidRPr="00BE3559">
        <w:rPr>
          <w:i/>
          <w:iCs w:val="0"/>
        </w:rPr>
        <w:t>PsySound toolbox</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9A79F4">
      <w:pPr>
        <w:pStyle w:val="Ttulo5"/>
      </w:pPr>
      <w:r w:rsidRPr="00C65639">
        <w:t>Em que medida podemos prever a atividade de um usuário a partir dos dados do sensor coletados dos smartphones em um contexto</w:t>
      </w:r>
      <w:r>
        <w:t xml:space="preserve"> de um ouvinte musical da realidade</w:t>
      </w:r>
      <w:r w:rsidRPr="00C65639">
        <w:t>?</w:t>
      </w:r>
    </w:p>
    <w:p w14:paraId="1201DBB2" w14:textId="64A18D59" w:rsidR="009A79F4" w:rsidRDefault="00F96682" w:rsidP="009A79F4">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iCs w:val="0"/>
        </w:rPr>
        <w:t>user-</w:t>
      </w:r>
      <w:proofErr w:type="spellStart"/>
      <w:r w:rsidR="003D0225" w:rsidRPr="00BE3559">
        <w:rPr>
          <w:i/>
          <w:iCs w:val="0"/>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CF41FB9" w:rsidR="00F3696A" w:rsidRDefault="00F3696A" w:rsidP="009A79F4">
      <w:r>
        <w:tab/>
      </w:r>
      <w:r w:rsidR="0037792A">
        <w:t>A partir do aplicativo desenvolvido, foi possível obter os dados dos sensores</w:t>
      </w:r>
      <w:r w:rsidR="007878C5">
        <w:t xml:space="preserve"> utilizando o </w:t>
      </w:r>
      <w:r w:rsidR="007878C5" w:rsidRPr="00BE3559">
        <w:rPr>
          <w:i/>
          <w:iCs w:val="0"/>
        </w:rPr>
        <w:t xml:space="preserve">Funf Open </w:t>
      </w:r>
      <w:proofErr w:type="spellStart"/>
      <w:r w:rsidR="007878C5" w:rsidRPr="00BE3559">
        <w:rPr>
          <w:i/>
          <w:iCs w:val="0"/>
        </w:rPr>
        <w:t>Sensing</w:t>
      </w:r>
      <w:proofErr w:type="spellEnd"/>
      <w:r w:rsidR="007878C5" w:rsidRPr="00BE3559">
        <w:rPr>
          <w:i/>
          <w:iCs w:val="0"/>
        </w:rPr>
        <w:t xml:space="preserve"> Framework</w:t>
      </w:r>
      <w:r w:rsidR="0037792A">
        <w:t>, e s</w:t>
      </w:r>
      <w:r>
        <w:t xml:space="preserve">emelhante a classificação dos dados musicais com o contexto, para classificar as atividades dos </w:t>
      </w:r>
      <w:r w:rsidR="00C94712">
        <w:t>usuários</w:t>
      </w:r>
      <w:r>
        <w:t xml:space="preserve"> com os sensores foi utilizado o </w:t>
      </w:r>
      <w:r w:rsidR="004263E0">
        <w:t xml:space="preserve">RBF e </w:t>
      </w:r>
      <w:r>
        <w:t>SV</w:t>
      </w:r>
      <w:r w:rsidR="004263E0">
        <w:t>M</w:t>
      </w:r>
      <w:r w:rsidR="00BB6297">
        <w:t>.</w:t>
      </w:r>
    </w:p>
    <w:p w14:paraId="7E208606" w14:textId="312DFD49" w:rsidR="006E7D8D" w:rsidRDefault="006E7D8D" w:rsidP="006E7D8D">
      <w:pPr>
        <w:pStyle w:val="Ttulo5"/>
      </w:pPr>
      <w:r w:rsidRPr="003534C8">
        <w:t>Como fatores pessoais se correlacionam com a previsibilidade do uso de músicas e da atividade do usuário para diferentes usuários</w:t>
      </w:r>
      <w:r>
        <w:t>?</w:t>
      </w:r>
    </w:p>
    <w:p w14:paraId="4DA57A97" w14:textId="77777777" w:rsidR="00E435D2" w:rsidRDefault="00CA1192" w:rsidP="006E7D8D">
      <w:r>
        <w:tab/>
      </w:r>
      <w:r w:rsidR="00B63EC3">
        <w:t xml:space="preserve">Dado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0B1CB971" w:rsidR="00E435D2" w:rsidRPr="006E7D8D" w:rsidRDefault="00E435D2" w:rsidP="006E7D8D">
      <w:r>
        <w:tab/>
      </w:r>
      <w:r w:rsidR="00A1604E">
        <w:t>Antes dos usuários passarem a utilizar o sistema, foi realizado algumas perguntas a</w:t>
      </w:r>
      <w:r w:rsidR="001A60F6">
        <w:t xml:space="preserve"> eles</w:t>
      </w:r>
      <w:r w:rsidR="00A1604E">
        <w:t>, validando e obtendo informações previas deles.</w:t>
      </w:r>
      <w:r w:rsidR="009C59DD">
        <w:t xml:space="preserve"> Nessa seção, foi utilizado o </w:t>
      </w:r>
      <w:proofErr w:type="spellStart"/>
      <w:r w:rsidR="009C59DD" w:rsidRPr="00BE3559">
        <w:rPr>
          <w:i/>
          <w:iCs w:val="0"/>
        </w:rPr>
        <w:t>Pearson’s</w:t>
      </w:r>
      <w:proofErr w:type="spellEnd"/>
      <w:r w:rsidR="009C59DD" w:rsidRPr="00BE3559">
        <w:rPr>
          <w:i/>
          <w:iCs w:val="0"/>
        </w:rPr>
        <w:t xml:space="preserve"> linear </w:t>
      </w:r>
      <w:proofErr w:type="spellStart"/>
      <w:r w:rsidR="009C59DD" w:rsidRPr="00BE3559">
        <w:rPr>
          <w:i/>
          <w:iCs w:val="0"/>
        </w:rPr>
        <w:t>correlation</w:t>
      </w:r>
      <w:proofErr w:type="spellEnd"/>
      <w:r w:rsidR="009C59DD" w:rsidRPr="00BE3559">
        <w:rPr>
          <w:i/>
          <w:iCs w:val="0"/>
        </w:rPr>
        <w:t xml:space="preserve"> </w:t>
      </w:r>
      <w:proofErr w:type="spellStart"/>
      <w:r w:rsidR="00F417BF" w:rsidRPr="00BE3559">
        <w:rPr>
          <w:i/>
          <w:iCs w:val="0"/>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B87B98">
      <w:pPr>
        <w:pStyle w:val="Ttulo4"/>
        <w:numPr>
          <w:ilvl w:val="3"/>
          <w:numId w:val="18"/>
        </w:numPr>
        <w:ind w:left="1713" w:hanging="862"/>
      </w:pPr>
      <w:r>
        <w:t>Qual a base de treinamento e teste?</w:t>
      </w:r>
    </w:p>
    <w:p w14:paraId="311BD162" w14:textId="6B92D944" w:rsidR="00B87B98" w:rsidRPr="00A36DB8" w:rsidRDefault="00B87B98" w:rsidP="00B87B98">
      <w:r>
        <w:tab/>
      </w:r>
      <w:r w:rsidR="00EC2C38">
        <w:t xml:space="preserve">A partir do aplicativo desenvolvido no artigo revisado, foi gerado uma base de treinamento e teste. Ela foi dividida em 3 partes, sendo elas: relação </w:t>
      </w:r>
      <w:r w:rsidR="00D67B76">
        <w:t>música</w:t>
      </w:r>
      <w:r w:rsidR="00EC2C38">
        <w:t xml:space="preserve"> x contexto, relação dos sensores x atividades e por </w:t>
      </w:r>
      <w:r w:rsidR="000D75A6">
        <w:t>último</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B87B98">
      <w:pPr>
        <w:pStyle w:val="Ttulo4"/>
        <w:numPr>
          <w:ilvl w:val="3"/>
          <w:numId w:val="18"/>
        </w:numPr>
        <w:ind w:left="1713" w:hanging="862"/>
      </w:pPr>
      <w:r>
        <w:t>Quais os contextos utilizados?</w:t>
      </w:r>
    </w:p>
    <w:p w14:paraId="17B0FD91" w14:textId="600856AC" w:rsidR="00B87B98" w:rsidRDefault="00B87B98" w:rsidP="001E4C01">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686678">
      <w:pPr>
        <w:keepNext/>
        <w:jc w:val="center"/>
      </w:pPr>
      <w:r>
        <w:rPr>
          <w:noProof/>
        </w:rPr>
        <w:lastRenderedPageBreak/>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1606D109" w:rsidR="00686678" w:rsidRDefault="00686678" w:rsidP="00686678">
      <w:pPr>
        <w:pStyle w:val="Legenda"/>
        <w:jc w:val="center"/>
      </w:pPr>
      <w:r>
        <w:t xml:space="preserve">Figura </w:t>
      </w:r>
      <w:fldSimple w:instr=" SEQ Figura \* ARABIC ">
        <w:r>
          <w:rPr>
            <w:noProof/>
          </w:rPr>
          <w:t>7</w:t>
        </w:r>
      </w:fldSimple>
      <w:r>
        <w:t xml:space="preserve"> Fatores da preferência musical </w:t>
      </w:r>
      <w:r w:rsidRPr="00353DD1">
        <w:t>(próprio, 2020)</w:t>
      </w:r>
    </w:p>
    <w:p w14:paraId="7BFC721F" w14:textId="77777777" w:rsidR="00B87B98" w:rsidRDefault="00B87B98" w:rsidP="00B87B98">
      <w:pPr>
        <w:pStyle w:val="Ttulo4"/>
        <w:numPr>
          <w:ilvl w:val="3"/>
          <w:numId w:val="18"/>
        </w:numPr>
        <w:ind w:left="1713" w:hanging="862"/>
      </w:pPr>
      <w:r>
        <w:t>Como é obtido o contexto?</w:t>
      </w:r>
    </w:p>
    <w:p w14:paraId="1EB31649" w14:textId="7504F387" w:rsidR="00B87B98" w:rsidRPr="00FD637E" w:rsidRDefault="00B87B98" w:rsidP="00B87B98">
      <w:r>
        <w:tab/>
      </w:r>
      <w:r w:rsidR="0025003C">
        <w:t>O contexto é obtido a partir do aplicativo desenvolvido</w:t>
      </w:r>
      <w:r w:rsidR="00D4263B">
        <w:t>, ele</w:t>
      </w:r>
      <w:r w:rsidR="0025003C">
        <w:t xml:space="preserve"> trouxe diversas informações sobre o dia a dia dos usuários, essas informações foram obtidas através de sensores e formulários que o usuário conseguia responder.</w:t>
      </w:r>
      <w:r w:rsidR="004E0721">
        <w:t xml:space="preserve"> Não é apresentado o contexto atual para o </w:t>
      </w:r>
      <w:r w:rsidR="000831CB">
        <w:t>usuário</w:t>
      </w:r>
      <w:r w:rsidR="004E0721">
        <w:t>.</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254714C" w:rsidR="00B87B98" w:rsidRPr="00413F67" w:rsidRDefault="00B87B98" w:rsidP="00B87B98">
      <w:r>
        <w:tab/>
      </w:r>
      <w:r w:rsidR="00921E48">
        <w:t>O artigo revisado não desenvolveu um sistema de recomendaçã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4B37737D" w:rsidR="00B87B98" w:rsidRPr="00413F67" w:rsidRDefault="00B87B98" w:rsidP="00B87B98">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 </w:t>
      </w:r>
      <w:bookmarkStart w:id="30" w:name="OLE_LINK1"/>
      <w:r w:rsidR="004A4D7D">
        <w:t>continha</w:t>
      </w:r>
      <w:bookmarkEnd w:id="30"/>
      <w:r w:rsidR="004A4D7D">
        <w:t xml:space="preserve"> 48 usuários, que a partir de uma filtragem dos dados efetuada, passou para 19 nas respostas das questõe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1A598632" w:rsidR="0063452F" w:rsidRPr="00B87B98" w:rsidRDefault="00B87B98" w:rsidP="0063452F">
      <w:r>
        <w:tab/>
      </w:r>
      <w:r w:rsidR="00CE3AB5">
        <w:t>Não tiveram outros resultados apresentados.</w:t>
      </w:r>
    </w:p>
    <w:p w14:paraId="7CCC49B8" w14:textId="3CC4CBD8" w:rsidR="00E6306C" w:rsidRDefault="00E6306C" w:rsidP="0080100E">
      <w:pPr>
        <w:pStyle w:val="Ttulo2"/>
      </w:pPr>
      <w:bookmarkStart w:id="31" w:name="_Toc42024137"/>
      <w:r>
        <w:lastRenderedPageBreak/>
        <w:t>Tabela com tecnicas</w:t>
      </w:r>
      <w:bookmarkEnd w:id="31"/>
    </w:p>
    <w:p w14:paraId="4829856F" w14:textId="1EEBA202" w:rsidR="00D34F72" w:rsidRDefault="00762CF2" w:rsidP="0080100E">
      <w:r>
        <w:tab/>
      </w:r>
      <w:r w:rsidR="00194C66">
        <w:t xml:space="preserve">Para relacionar os trabalhos revisados, foi criado uma tabela contendo as funcionalidades encontradas nos artigos e, é </w:t>
      </w:r>
      <w:r w:rsidR="00B92F59">
        <w:t xml:space="preserve">feito uma </w:t>
      </w:r>
      <w:r w:rsidR="00194C66">
        <w:t>rela</w:t>
      </w:r>
      <w:r w:rsidR="00B92F59">
        <w:t>ção</w:t>
      </w:r>
      <w:r w:rsidR="00194C66">
        <w:t xml:space="preserve"> </w:t>
      </w:r>
      <w:r w:rsidR="00B92F59">
        <w:t>d</w:t>
      </w:r>
      <w:r w:rsidR="00194C66">
        <w:t>elas, visando chegar em algum resultado.</w:t>
      </w:r>
    </w:p>
    <w:p w14:paraId="485F8F37" w14:textId="371D76D4" w:rsidR="002522D8" w:rsidRDefault="002522D8" w:rsidP="002522D8">
      <w:pPr>
        <w:pStyle w:val="Legenda"/>
        <w:keepNext/>
        <w:jc w:val="center"/>
      </w:pPr>
      <w:bookmarkStart w:id="32" w:name="_Toc41243154"/>
      <w:proofErr w:type="spellStart"/>
      <w:r>
        <w:t>Table</w:t>
      </w:r>
      <w:proofErr w:type="spellEnd"/>
      <w:r>
        <w:t xml:space="preserve"> </w:t>
      </w:r>
      <w:fldSimple w:instr=" SEQ Table \* ARABIC ">
        <w:r>
          <w:rPr>
            <w:noProof/>
          </w:rPr>
          <w:t>1</w:t>
        </w:r>
      </w:fldSimple>
      <w:r>
        <w:t xml:space="preserve"> Relação das funcionalidades desenvolvidas em cada artigo revisado</w:t>
      </w:r>
      <w:r w:rsidR="00575907">
        <w:t xml:space="preserve"> </w:t>
      </w:r>
      <w:r w:rsidR="00575907" w:rsidRPr="00353DD1">
        <w:t>(próprio, 2020)</w:t>
      </w:r>
      <w:bookmarkEnd w:id="32"/>
      <w:r w:rsidR="008615C7">
        <w:t xml:space="preserve"> </w:t>
      </w:r>
    </w:p>
    <w:tbl>
      <w:tblPr>
        <w:tblStyle w:val="TabeladeGradeClara"/>
        <w:tblW w:w="0" w:type="auto"/>
        <w:jc w:val="center"/>
        <w:tblLook w:val="04A0" w:firstRow="1" w:lastRow="0" w:firstColumn="1" w:lastColumn="0" w:noHBand="0" w:noVBand="1"/>
      </w:tblPr>
      <w:tblGrid>
        <w:gridCol w:w="1882"/>
        <w:gridCol w:w="1799"/>
        <w:gridCol w:w="1976"/>
        <w:gridCol w:w="1843"/>
        <w:gridCol w:w="1559"/>
      </w:tblGrid>
      <w:tr w:rsidR="00414B90" w:rsidRPr="00902E83" w14:paraId="3DE8575A" w14:textId="4E8010D0" w:rsidTr="005D2077">
        <w:trPr>
          <w:jc w:val="center"/>
        </w:trPr>
        <w:tc>
          <w:tcPr>
            <w:tcW w:w="1882" w:type="dxa"/>
          </w:tcPr>
          <w:p w14:paraId="01539C5B" w14:textId="77777777" w:rsidR="00414B90" w:rsidRPr="00902E83" w:rsidRDefault="00414B90" w:rsidP="0080100E"/>
        </w:tc>
        <w:tc>
          <w:tcPr>
            <w:tcW w:w="1799" w:type="dxa"/>
          </w:tcPr>
          <w:p w14:paraId="057BD11E" w14:textId="39023400" w:rsidR="00414B90" w:rsidRPr="00902E83" w:rsidRDefault="00414B90" w:rsidP="0080100E">
            <w:pPr>
              <w:rPr>
                <w:lang w:val="en-US"/>
              </w:rPr>
            </w:pPr>
            <w:r w:rsidRPr="00902E83">
              <w:rPr>
                <w:lang w:val="en-US"/>
              </w:rPr>
              <w:t>3.3.2 Prediction of music pairwise preferences from facial expressions</w:t>
            </w:r>
          </w:p>
        </w:tc>
        <w:tc>
          <w:tcPr>
            <w:tcW w:w="1701" w:type="dxa"/>
          </w:tcPr>
          <w:p w14:paraId="7A122D02" w14:textId="503AE228" w:rsidR="00414B90" w:rsidRPr="00902E83" w:rsidRDefault="00414B90" w:rsidP="0080100E">
            <w:pPr>
              <w:rPr>
                <w:lang w:val="en-US"/>
              </w:rPr>
            </w:pPr>
            <w:r w:rsidRPr="00902E83">
              <w:rPr>
                <w:lang w:val="en-US"/>
              </w:rPr>
              <w:t>3.3.3 Towards Intent-Aware Contextual Music Recommendation: Initial Experiments</w:t>
            </w:r>
          </w:p>
        </w:tc>
        <w:tc>
          <w:tcPr>
            <w:tcW w:w="1843" w:type="dxa"/>
          </w:tcPr>
          <w:p w14:paraId="2655A003" w14:textId="08AE25C2" w:rsidR="00414B90" w:rsidRPr="00902E83" w:rsidRDefault="00414B90" w:rsidP="0080100E">
            <w:pPr>
              <w:rPr>
                <w:lang w:val="en-US"/>
              </w:rPr>
            </w:pPr>
            <w:r w:rsidRPr="00902E83">
              <w:rPr>
                <w:lang w:val="en-US"/>
              </w:rPr>
              <w:t>3.3.4 Quantitative Study of Music Listening Behavior in a Smartphone Context</w:t>
            </w:r>
          </w:p>
        </w:tc>
        <w:tc>
          <w:tcPr>
            <w:tcW w:w="1559" w:type="dxa"/>
          </w:tcPr>
          <w:p w14:paraId="2211CFEF" w14:textId="5BD66EEB" w:rsidR="00414B90" w:rsidRPr="00902E83" w:rsidRDefault="00414B90" w:rsidP="0080100E">
            <w:r>
              <w:t>Proposta</w:t>
            </w:r>
            <w:r w:rsidRPr="00902E83">
              <w:t xml:space="preserve"> desse trabalho</w:t>
            </w:r>
          </w:p>
        </w:tc>
      </w:tr>
      <w:tr w:rsidR="00414B90" w:rsidRPr="00902E83" w14:paraId="0F788A33" w14:textId="77777777" w:rsidTr="005D2077">
        <w:trPr>
          <w:jc w:val="center"/>
        </w:trPr>
        <w:tc>
          <w:tcPr>
            <w:tcW w:w="1882" w:type="dxa"/>
          </w:tcPr>
          <w:p w14:paraId="639B1DB5" w14:textId="313EBC24" w:rsidR="00414B90" w:rsidRPr="00902E83" w:rsidRDefault="00414B90" w:rsidP="0080100E">
            <w:r>
              <w:t>Tem foco no entendimento do contexto para recomendações musicais?</w:t>
            </w:r>
          </w:p>
        </w:tc>
        <w:tc>
          <w:tcPr>
            <w:tcW w:w="1799" w:type="dxa"/>
          </w:tcPr>
          <w:p w14:paraId="441F6F66" w14:textId="5FA12BD7" w:rsidR="00414B90" w:rsidRPr="007C62DC" w:rsidRDefault="00414B90" w:rsidP="0080100E">
            <w:r w:rsidRPr="00902E83">
              <w:rPr>
                <w:rFonts w:ascii="Segoe UI Emoji" w:hAnsi="Segoe UI Emoji" w:cs="Segoe UI Emoji"/>
              </w:rPr>
              <w:t>✔</w:t>
            </w:r>
          </w:p>
        </w:tc>
        <w:tc>
          <w:tcPr>
            <w:tcW w:w="1701" w:type="dxa"/>
          </w:tcPr>
          <w:p w14:paraId="05017945" w14:textId="4AB9FD06" w:rsidR="00414B90" w:rsidRPr="007C62DC" w:rsidRDefault="00414B90" w:rsidP="0080100E">
            <w:r w:rsidRPr="00902E83">
              <w:rPr>
                <w:rFonts w:ascii="Segoe UI Emoji" w:hAnsi="Segoe UI Emoji" w:cs="Segoe UI Emoji"/>
              </w:rPr>
              <w:t>✔</w:t>
            </w:r>
          </w:p>
        </w:tc>
        <w:tc>
          <w:tcPr>
            <w:tcW w:w="1843" w:type="dxa"/>
          </w:tcPr>
          <w:p w14:paraId="2495FE0C" w14:textId="3187CCA2" w:rsidR="00414B90" w:rsidRPr="007C62DC" w:rsidRDefault="00414B90" w:rsidP="0080100E">
            <w:r w:rsidRPr="00902E83">
              <w:rPr>
                <w:rFonts w:ascii="Segoe UI Emoji" w:hAnsi="Segoe UI Emoji" w:cs="Segoe UI Emoji"/>
              </w:rPr>
              <w:t>❌</w:t>
            </w:r>
          </w:p>
        </w:tc>
        <w:tc>
          <w:tcPr>
            <w:tcW w:w="1559" w:type="dxa"/>
          </w:tcPr>
          <w:p w14:paraId="293FCBC2" w14:textId="28EA475D" w:rsidR="00414B90" w:rsidRPr="00902E83" w:rsidRDefault="00414B90" w:rsidP="0080100E">
            <w:r w:rsidRPr="00902E83">
              <w:rPr>
                <w:rFonts w:ascii="Segoe UI Emoji" w:hAnsi="Segoe UI Emoji" w:cs="Segoe UI Emoji"/>
              </w:rPr>
              <w:t>✔</w:t>
            </w:r>
          </w:p>
        </w:tc>
      </w:tr>
      <w:tr w:rsidR="00414B90" w:rsidRPr="00902E83" w14:paraId="5BAC6C5A" w14:textId="77777777" w:rsidTr="005D2077">
        <w:trPr>
          <w:jc w:val="center"/>
        </w:trPr>
        <w:tc>
          <w:tcPr>
            <w:tcW w:w="1882" w:type="dxa"/>
          </w:tcPr>
          <w:p w14:paraId="714D6C3D" w14:textId="350CF888" w:rsidR="00414B90" w:rsidRPr="00902E83" w:rsidRDefault="00414B90" w:rsidP="0080100E">
            <w:r>
              <w:t>Apresenta o desenvolvimento realizado no trabalho?</w:t>
            </w:r>
          </w:p>
        </w:tc>
        <w:tc>
          <w:tcPr>
            <w:tcW w:w="1799" w:type="dxa"/>
          </w:tcPr>
          <w:p w14:paraId="6AAB0812" w14:textId="14E1B516" w:rsidR="00414B90" w:rsidRPr="00902E83" w:rsidRDefault="00414B90" w:rsidP="0080100E">
            <w:r w:rsidRPr="00902E83">
              <w:rPr>
                <w:rFonts w:ascii="Segoe UI Emoji" w:hAnsi="Segoe UI Emoji" w:cs="Segoe UI Emoji"/>
              </w:rPr>
              <w:t>✔</w:t>
            </w:r>
          </w:p>
        </w:tc>
        <w:tc>
          <w:tcPr>
            <w:tcW w:w="1701" w:type="dxa"/>
          </w:tcPr>
          <w:p w14:paraId="3E617B59" w14:textId="55D39EFD" w:rsidR="00414B90" w:rsidRPr="00902E83" w:rsidRDefault="00414B90" w:rsidP="0080100E">
            <w:r w:rsidRPr="00902E83">
              <w:rPr>
                <w:rFonts w:ascii="Segoe UI Emoji" w:hAnsi="Segoe UI Emoji" w:cs="Segoe UI Emoji"/>
              </w:rPr>
              <w:t>✔</w:t>
            </w:r>
          </w:p>
        </w:tc>
        <w:tc>
          <w:tcPr>
            <w:tcW w:w="1843" w:type="dxa"/>
          </w:tcPr>
          <w:p w14:paraId="3CC5D2E2" w14:textId="37F9FB08" w:rsidR="00414B90" w:rsidRPr="00902E83" w:rsidRDefault="00414B90" w:rsidP="0080100E">
            <w:r w:rsidRPr="00902E83">
              <w:rPr>
                <w:rFonts w:ascii="Segoe UI Emoji" w:hAnsi="Segoe UI Emoji" w:cs="Segoe UI Emoji"/>
              </w:rPr>
              <w:t>✔</w:t>
            </w:r>
          </w:p>
        </w:tc>
        <w:tc>
          <w:tcPr>
            <w:tcW w:w="1559" w:type="dxa"/>
          </w:tcPr>
          <w:p w14:paraId="0C3801DF" w14:textId="4EDCDBD0" w:rsidR="00414B90" w:rsidRPr="00902E83" w:rsidRDefault="00414B90" w:rsidP="0080100E">
            <w:r w:rsidRPr="00902E83">
              <w:rPr>
                <w:rFonts w:ascii="Segoe UI Emoji" w:hAnsi="Segoe UI Emoji" w:cs="Segoe UI Emoji"/>
              </w:rPr>
              <w:t>✔</w:t>
            </w:r>
          </w:p>
        </w:tc>
      </w:tr>
      <w:tr w:rsidR="00414B90" w:rsidRPr="00902E83" w14:paraId="4988E608" w14:textId="77777777" w:rsidTr="005D2077">
        <w:trPr>
          <w:jc w:val="center"/>
        </w:trPr>
        <w:tc>
          <w:tcPr>
            <w:tcW w:w="1882" w:type="dxa"/>
          </w:tcPr>
          <w:p w14:paraId="17CD6A31" w14:textId="07ADA99D" w:rsidR="00414B90" w:rsidRPr="00902E83" w:rsidRDefault="00414B90" w:rsidP="0080100E">
            <w:r w:rsidRPr="00902E83">
              <w:t>O trabalho foi validado em um caso real?</w:t>
            </w:r>
          </w:p>
        </w:tc>
        <w:tc>
          <w:tcPr>
            <w:tcW w:w="1799" w:type="dxa"/>
          </w:tcPr>
          <w:p w14:paraId="5ABC353F" w14:textId="0E4B0474" w:rsidR="00414B90" w:rsidRPr="00902E83" w:rsidRDefault="00414B90" w:rsidP="0080100E">
            <w:r w:rsidRPr="00902E83">
              <w:rPr>
                <w:rFonts w:ascii="Segoe UI Emoji" w:hAnsi="Segoe UI Emoji" w:cs="Segoe UI Emoji"/>
              </w:rPr>
              <w:t>❌</w:t>
            </w:r>
          </w:p>
        </w:tc>
        <w:tc>
          <w:tcPr>
            <w:tcW w:w="1701" w:type="dxa"/>
          </w:tcPr>
          <w:p w14:paraId="01538D4E" w14:textId="5CD2F69F" w:rsidR="00414B90" w:rsidRPr="00902E83" w:rsidRDefault="00414B90" w:rsidP="0080100E">
            <w:r w:rsidRPr="00902E83">
              <w:rPr>
                <w:rFonts w:ascii="Segoe UI Emoji" w:hAnsi="Segoe UI Emoji" w:cs="Segoe UI Emoji"/>
              </w:rPr>
              <w:t>❌</w:t>
            </w:r>
          </w:p>
        </w:tc>
        <w:tc>
          <w:tcPr>
            <w:tcW w:w="1843" w:type="dxa"/>
          </w:tcPr>
          <w:p w14:paraId="7D608D86" w14:textId="149A5948" w:rsidR="00414B90" w:rsidRPr="00902E83" w:rsidRDefault="00414B90" w:rsidP="0080100E">
            <w:r w:rsidRPr="00902E83">
              <w:rPr>
                <w:rFonts w:ascii="Segoe UI Emoji" w:hAnsi="Segoe UI Emoji" w:cs="Segoe UI Emoji"/>
              </w:rPr>
              <w:t>✔</w:t>
            </w:r>
          </w:p>
        </w:tc>
        <w:tc>
          <w:tcPr>
            <w:tcW w:w="1559" w:type="dxa"/>
          </w:tcPr>
          <w:p w14:paraId="7C22439D" w14:textId="1A6CB569" w:rsidR="00414B90" w:rsidRPr="00902E83" w:rsidRDefault="00414B90" w:rsidP="0080100E">
            <w:r w:rsidRPr="00902E83">
              <w:rPr>
                <w:rFonts w:ascii="Segoe UI Emoji" w:hAnsi="Segoe UI Emoji" w:cs="Segoe UI Emoji"/>
              </w:rPr>
              <w:t>✔</w:t>
            </w:r>
          </w:p>
        </w:tc>
      </w:tr>
      <w:tr w:rsidR="00414B90" w:rsidRPr="00902E83" w14:paraId="3A01B34D" w14:textId="77777777" w:rsidTr="005D2077">
        <w:trPr>
          <w:jc w:val="center"/>
        </w:trPr>
        <w:tc>
          <w:tcPr>
            <w:tcW w:w="1882" w:type="dxa"/>
          </w:tcPr>
          <w:p w14:paraId="4C0B4223" w14:textId="34507218" w:rsidR="00414B90" w:rsidRPr="00902E83" w:rsidRDefault="00414B90" w:rsidP="0080100E">
            <w:r w:rsidRPr="00902E83">
              <w:t xml:space="preserve">Utiliza do contexto </w:t>
            </w:r>
            <w:r>
              <w:t>comportamental</w:t>
            </w:r>
            <w:r w:rsidRPr="00902E83">
              <w:t>?</w:t>
            </w:r>
          </w:p>
        </w:tc>
        <w:tc>
          <w:tcPr>
            <w:tcW w:w="1799" w:type="dxa"/>
          </w:tcPr>
          <w:p w14:paraId="625FC88F" w14:textId="23475129" w:rsidR="00414B90" w:rsidRPr="00902E83" w:rsidRDefault="00414B90" w:rsidP="0080100E">
            <w:r w:rsidRPr="00902E83">
              <w:rPr>
                <w:rFonts w:ascii="Segoe UI Emoji" w:hAnsi="Segoe UI Emoji" w:cs="Segoe UI Emoji"/>
              </w:rPr>
              <w:t>✔</w:t>
            </w:r>
          </w:p>
        </w:tc>
        <w:tc>
          <w:tcPr>
            <w:tcW w:w="1701" w:type="dxa"/>
          </w:tcPr>
          <w:p w14:paraId="0F9DFEDA" w14:textId="50E7C2EE" w:rsidR="00414B90" w:rsidRPr="00902E83" w:rsidRDefault="00414B90" w:rsidP="0080100E">
            <w:r w:rsidRPr="00902E83">
              <w:rPr>
                <w:rFonts w:ascii="Segoe UI Emoji" w:hAnsi="Segoe UI Emoji" w:cs="Segoe UI Emoji"/>
              </w:rPr>
              <w:t>✔</w:t>
            </w:r>
          </w:p>
        </w:tc>
        <w:tc>
          <w:tcPr>
            <w:tcW w:w="1843" w:type="dxa"/>
          </w:tcPr>
          <w:p w14:paraId="3B46B010" w14:textId="6FC15AB7" w:rsidR="00414B90" w:rsidRPr="00902E83" w:rsidRDefault="00414B90" w:rsidP="0080100E">
            <w:r w:rsidRPr="00902E83">
              <w:rPr>
                <w:rFonts w:ascii="Segoe UI Emoji" w:hAnsi="Segoe UI Emoji" w:cs="Segoe UI Emoji"/>
              </w:rPr>
              <w:t>✔</w:t>
            </w:r>
          </w:p>
        </w:tc>
        <w:tc>
          <w:tcPr>
            <w:tcW w:w="1559" w:type="dxa"/>
          </w:tcPr>
          <w:p w14:paraId="21DD1880" w14:textId="339ADF18" w:rsidR="00414B90" w:rsidRPr="00902E83" w:rsidRDefault="00414B90" w:rsidP="0080100E">
            <w:r w:rsidRPr="00902E83">
              <w:rPr>
                <w:rFonts w:ascii="Segoe UI Emoji" w:hAnsi="Segoe UI Emoji" w:cs="Segoe UI Emoji"/>
              </w:rPr>
              <w:t>✔</w:t>
            </w:r>
          </w:p>
        </w:tc>
      </w:tr>
      <w:tr w:rsidR="00414B90" w:rsidRPr="00902E83" w14:paraId="2F042FD1" w14:textId="77777777" w:rsidTr="005D2077">
        <w:trPr>
          <w:jc w:val="center"/>
        </w:trPr>
        <w:tc>
          <w:tcPr>
            <w:tcW w:w="1882" w:type="dxa"/>
          </w:tcPr>
          <w:p w14:paraId="5BA8A89A" w14:textId="3146CA47" w:rsidR="00414B90" w:rsidRPr="00902E83" w:rsidRDefault="00414B90" w:rsidP="0080100E">
            <w:r w:rsidRPr="00902E83">
              <w:t xml:space="preserve">Utiliza do contexto </w:t>
            </w:r>
            <w:r>
              <w:t>de ambiente</w:t>
            </w:r>
            <w:r w:rsidRPr="00902E83">
              <w:t>?</w:t>
            </w:r>
          </w:p>
        </w:tc>
        <w:tc>
          <w:tcPr>
            <w:tcW w:w="1799" w:type="dxa"/>
          </w:tcPr>
          <w:p w14:paraId="2440BEFF" w14:textId="2A185E34" w:rsidR="00414B90" w:rsidRPr="00902E83" w:rsidRDefault="00414B90" w:rsidP="0080100E">
            <w:r w:rsidRPr="00902E83">
              <w:rPr>
                <w:rFonts w:ascii="Segoe UI Emoji" w:hAnsi="Segoe UI Emoji" w:cs="Segoe UI Emoji"/>
              </w:rPr>
              <w:t>❌</w:t>
            </w:r>
          </w:p>
        </w:tc>
        <w:tc>
          <w:tcPr>
            <w:tcW w:w="1701" w:type="dxa"/>
          </w:tcPr>
          <w:p w14:paraId="62EC11FA" w14:textId="1A0B3498" w:rsidR="00414B90" w:rsidRPr="00902E83" w:rsidRDefault="00414B90" w:rsidP="0080100E">
            <w:r w:rsidRPr="00902E83">
              <w:rPr>
                <w:rFonts w:ascii="Segoe UI Emoji" w:hAnsi="Segoe UI Emoji" w:cs="Segoe UI Emoji"/>
              </w:rPr>
              <w:t>❌</w:t>
            </w:r>
          </w:p>
        </w:tc>
        <w:tc>
          <w:tcPr>
            <w:tcW w:w="1843" w:type="dxa"/>
          </w:tcPr>
          <w:p w14:paraId="157A9FC1" w14:textId="164542DD" w:rsidR="00414B90" w:rsidRPr="00902E83" w:rsidRDefault="00414B90" w:rsidP="0080100E">
            <w:r>
              <w:rPr>
                <w:rFonts w:ascii="Segoe UI Emoji" w:hAnsi="Segoe UI Emoji" w:cs="Segoe UI Emoji"/>
              </w:rPr>
              <w:t>✔</w:t>
            </w:r>
          </w:p>
        </w:tc>
        <w:tc>
          <w:tcPr>
            <w:tcW w:w="1559" w:type="dxa"/>
          </w:tcPr>
          <w:p w14:paraId="1C4F733A" w14:textId="0AFD3D2F" w:rsidR="00414B90" w:rsidRPr="00902E83" w:rsidRDefault="00414B90" w:rsidP="0080100E">
            <w:r>
              <w:rPr>
                <w:rFonts w:ascii="Segoe UI Emoji" w:hAnsi="Segoe UI Emoji" w:cs="Segoe UI Emoji"/>
              </w:rPr>
              <w:t>✔</w:t>
            </w:r>
          </w:p>
        </w:tc>
      </w:tr>
      <w:tr w:rsidR="00414B90" w:rsidRPr="00902E83" w14:paraId="4E5C84AD" w14:textId="3660FFD0" w:rsidTr="005D2077">
        <w:trPr>
          <w:jc w:val="center"/>
        </w:trPr>
        <w:tc>
          <w:tcPr>
            <w:tcW w:w="1882" w:type="dxa"/>
          </w:tcPr>
          <w:p w14:paraId="4AFC0513" w14:textId="0137024F" w:rsidR="00414B90" w:rsidRPr="00902E83" w:rsidRDefault="00414B90" w:rsidP="0080100E">
            <w:r w:rsidRPr="00902E83">
              <w:t>Utiliza do contexto explicito?</w:t>
            </w:r>
          </w:p>
        </w:tc>
        <w:tc>
          <w:tcPr>
            <w:tcW w:w="1799" w:type="dxa"/>
          </w:tcPr>
          <w:p w14:paraId="70BCCBF7" w14:textId="3FA5AB2A" w:rsidR="00414B90" w:rsidRPr="00902E83" w:rsidRDefault="00414B90" w:rsidP="0080100E">
            <w:r>
              <w:rPr>
                <w:rFonts w:ascii="Segoe UI Emoji" w:hAnsi="Segoe UI Emoji" w:cs="Segoe UI Emoji"/>
              </w:rPr>
              <w:t>❌</w:t>
            </w:r>
          </w:p>
        </w:tc>
        <w:tc>
          <w:tcPr>
            <w:tcW w:w="1701" w:type="dxa"/>
          </w:tcPr>
          <w:p w14:paraId="15E9C0B0" w14:textId="6F53612B" w:rsidR="00414B90" w:rsidRPr="00902E83" w:rsidRDefault="00414B90" w:rsidP="0080100E">
            <w:r>
              <w:rPr>
                <w:rFonts w:ascii="Segoe UI Emoji" w:hAnsi="Segoe UI Emoji" w:cs="Segoe UI Emoji"/>
              </w:rPr>
              <w:t>❌</w:t>
            </w:r>
          </w:p>
        </w:tc>
        <w:tc>
          <w:tcPr>
            <w:tcW w:w="1843" w:type="dxa"/>
          </w:tcPr>
          <w:p w14:paraId="4391E073" w14:textId="571ED4A4" w:rsidR="00414B90" w:rsidRPr="00902E83" w:rsidRDefault="00414B90" w:rsidP="0080100E">
            <w:r>
              <w:rPr>
                <w:rFonts w:ascii="Segoe UI Emoji" w:hAnsi="Segoe UI Emoji" w:cs="Segoe UI Emoji"/>
              </w:rPr>
              <w:t>✔</w:t>
            </w:r>
          </w:p>
        </w:tc>
        <w:tc>
          <w:tcPr>
            <w:tcW w:w="1559" w:type="dxa"/>
          </w:tcPr>
          <w:p w14:paraId="42428EDA" w14:textId="4C90472A" w:rsidR="00414B90" w:rsidRPr="00902E83" w:rsidRDefault="00414B90" w:rsidP="0080100E">
            <w:r>
              <w:rPr>
                <w:rFonts w:ascii="Segoe UI Emoji" w:hAnsi="Segoe UI Emoji" w:cs="Segoe UI Emoji"/>
              </w:rPr>
              <w:t>✔</w:t>
            </w:r>
          </w:p>
        </w:tc>
      </w:tr>
      <w:tr w:rsidR="00414B90" w:rsidRPr="00902E83" w14:paraId="682A38D2" w14:textId="77777777" w:rsidTr="005D2077">
        <w:trPr>
          <w:jc w:val="center"/>
        </w:trPr>
        <w:tc>
          <w:tcPr>
            <w:tcW w:w="1882" w:type="dxa"/>
          </w:tcPr>
          <w:p w14:paraId="20FD37C3" w14:textId="77B4BF07" w:rsidR="00414B90" w:rsidRPr="00902E83" w:rsidRDefault="00414B90" w:rsidP="0080100E">
            <w:r w:rsidRPr="00902E83">
              <w:lastRenderedPageBreak/>
              <w:t>Utiliza do contexto implícito?</w:t>
            </w:r>
          </w:p>
        </w:tc>
        <w:tc>
          <w:tcPr>
            <w:tcW w:w="1799" w:type="dxa"/>
          </w:tcPr>
          <w:p w14:paraId="185BAB56" w14:textId="4A909F3D" w:rsidR="00414B90" w:rsidRPr="00902E83" w:rsidRDefault="00414B90" w:rsidP="0080100E">
            <w:r>
              <w:rPr>
                <w:rFonts w:ascii="Segoe UI Emoji" w:hAnsi="Segoe UI Emoji" w:cs="Segoe UI Emoji"/>
              </w:rPr>
              <w:t>✔</w:t>
            </w:r>
          </w:p>
        </w:tc>
        <w:tc>
          <w:tcPr>
            <w:tcW w:w="1701" w:type="dxa"/>
          </w:tcPr>
          <w:p w14:paraId="0FC8BBDE" w14:textId="2F514D54" w:rsidR="00414B90" w:rsidRPr="00902E83" w:rsidRDefault="00414B90" w:rsidP="0080100E">
            <w:r>
              <w:rPr>
                <w:rFonts w:ascii="Segoe UI Emoji" w:hAnsi="Segoe UI Emoji" w:cs="Segoe UI Emoji"/>
              </w:rPr>
              <w:t>✔</w:t>
            </w:r>
          </w:p>
        </w:tc>
        <w:tc>
          <w:tcPr>
            <w:tcW w:w="1843" w:type="dxa"/>
          </w:tcPr>
          <w:p w14:paraId="22DBDAEA" w14:textId="351E7CCE" w:rsidR="00414B90" w:rsidRPr="00902E83" w:rsidRDefault="00414B90" w:rsidP="0080100E">
            <w:r>
              <w:rPr>
                <w:rFonts w:ascii="Segoe UI Emoji" w:hAnsi="Segoe UI Emoji" w:cs="Segoe UI Emoji"/>
              </w:rPr>
              <w:t>✔</w:t>
            </w:r>
          </w:p>
        </w:tc>
        <w:tc>
          <w:tcPr>
            <w:tcW w:w="1559" w:type="dxa"/>
          </w:tcPr>
          <w:p w14:paraId="6769FD60" w14:textId="1ABD7D5D" w:rsidR="00414B90" w:rsidRPr="00902E83" w:rsidRDefault="00414B90" w:rsidP="0080100E">
            <w:r>
              <w:rPr>
                <w:rFonts w:ascii="Segoe UI Emoji" w:hAnsi="Segoe UI Emoji" w:cs="Segoe UI Emoji"/>
              </w:rPr>
              <w:t>✔</w:t>
            </w:r>
          </w:p>
        </w:tc>
      </w:tr>
      <w:tr w:rsidR="00CC446C" w:rsidRPr="00902E83" w14:paraId="58ED98DF" w14:textId="77777777" w:rsidTr="005D2077">
        <w:trPr>
          <w:jc w:val="center"/>
        </w:trPr>
        <w:tc>
          <w:tcPr>
            <w:tcW w:w="1882" w:type="dxa"/>
          </w:tcPr>
          <w:p w14:paraId="7C6A48B8" w14:textId="0BF803BA" w:rsidR="00CC446C" w:rsidRDefault="00CC446C" w:rsidP="0080100E">
            <w:r>
              <w:t xml:space="preserve">Usa </w:t>
            </w:r>
            <w:r w:rsidR="00800053">
              <w:t>ACM?</w:t>
            </w:r>
          </w:p>
        </w:tc>
        <w:tc>
          <w:tcPr>
            <w:tcW w:w="1799" w:type="dxa"/>
          </w:tcPr>
          <w:p w14:paraId="1474AF83" w14:textId="7E4BE79C" w:rsidR="00CC446C" w:rsidRDefault="00800053" w:rsidP="0080100E">
            <w:pPr>
              <w:rPr>
                <w:rFonts w:ascii="Segoe UI Emoji" w:hAnsi="Segoe UI Emoji" w:cs="Segoe UI Emoji"/>
              </w:rPr>
            </w:pPr>
            <w:r>
              <w:rPr>
                <w:rFonts w:ascii="Segoe UI Emoji" w:hAnsi="Segoe UI Emoji" w:cs="Segoe UI Emoji"/>
              </w:rPr>
              <w:t>❌</w:t>
            </w:r>
          </w:p>
        </w:tc>
        <w:tc>
          <w:tcPr>
            <w:tcW w:w="1701" w:type="dxa"/>
          </w:tcPr>
          <w:p w14:paraId="5B7DE105" w14:textId="212E63E4" w:rsidR="00CC446C" w:rsidRDefault="00800053" w:rsidP="0080100E">
            <w:pPr>
              <w:rPr>
                <w:rFonts w:ascii="Segoe UI Emoji" w:hAnsi="Segoe UI Emoji" w:cs="Segoe UI Emoji"/>
              </w:rPr>
            </w:pPr>
            <w:r>
              <w:rPr>
                <w:rFonts w:ascii="Segoe UI Emoji" w:hAnsi="Segoe UI Emoji" w:cs="Segoe UI Emoji"/>
              </w:rPr>
              <w:t>✔</w:t>
            </w:r>
          </w:p>
        </w:tc>
        <w:tc>
          <w:tcPr>
            <w:tcW w:w="1843" w:type="dxa"/>
          </w:tcPr>
          <w:p w14:paraId="072E7202" w14:textId="43E1CDC1" w:rsidR="00CC446C" w:rsidRDefault="00800053" w:rsidP="0080100E">
            <w:pPr>
              <w:rPr>
                <w:rFonts w:ascii="Segoe UI Emoji" w:hAnsi="Segoe UI Emoji" w:cs="Segoe UI Emoji"/>
              </w:rPr>
            </w:pPr>
            <w:r>
              <w:rPr>
                <w:rFonts w:ascii="Segoe UI Emoji" w:hAnsi="Segoe UI Emoji" w:cs="Segoe UI Emoji"/>
              </w:rPr>
              <w:t>✔</w:t>
            </w:r>
          </w:p>
        </w:tc>
        <w:tc>
          <w:tcPr>
            <w:tcW w:w="1559" w:type="dxa"/>
          </w:tcPr>
          <w:p w14:paraId="1BD86D80" w14:textId="77777777" w:rsidR="00CC446C" w:rsidRDefault="00CC446C" w:rsidP="0080100E">
            <w:pPr>
              <w:rPr>
                <w:rFonts w:ascii="Segoe UI Emoji" w:hAnsi="Segoe UI Emoji" w:cs="Segoe UI Emoji"/>
              </w:rPr>
            </w:pPr>
          </w:p>
        </w:tc>
      </w:tr>
      <w:tr w:rsidR="0075522A" w:rsidRPr="00902E83" w14:paraId="42084703" w14:textId="77777777" w:rsidTr="005D2077">
        <w:trPr>
          <w:jc w:val="center"/>
        </w:trPr>
        <w:tc>
          <w:tcPr>
            <w:tcW w:w="1882" w:type="dxa"/>
          </w:tcPr>
          <w:p w14:paraId="607494FB" w14:textId="1C1632DC" w:rsidR="0075522A" w:rsidRPr="00902E83" w:rsidRDefault="0075522A" w:rsidP="0080100E">
            <w:r>
              <w:t>Usa SVM?</w:t>
            </w:r>
          </w:p>
        </w:tc>
        <w:tc>
          <w:tcPr>
            <w:tcW w:w="1799" w:type="dxa"/>
          </w:tcPr>
          <w:p w14:paraId="738448BB" w14:textId="397B1C65" w:rsidR="0075522A" w:rsidRDefault="005B3A99" w:rsidP="0080100E">
            <w:pPr>
              <w:rPr>
                <w:rFonts w:ascii="Segoe UI Emoji" w:hAnsi="Segoe UI Emoji" w:cs="Segoe UI Emoji"/>
              </w:rPr>
            </w:pPr>
            <w:r>
              <w:rPr>
                <w:rFonts w:ascii="Segoe UI Emoji" w:hAnsi="Segoe UI Emoji" w:cs="Segoe UI Emoji"/>
              </w:rPr>
              <w:t>❌</w:t>
            </w:r>
          </w:p>
        </w:tc>
        <w:tc>
          <w:tcPr>
            <w:tcW w:w="1701" w:type="dxa"/>
          </w:tcPr>
          <w:p w14:paraId="34E72F30" w14:textId="2F112282" w:rsidR="0075522A" w:rsidRDefault="005B3A99" w:rsidP="0080100E">
            <w:pPr>
              <w:rPr>
                <w:rFonts w:ascii="Segoe UI Emoji" w:hAnsi="Segoe UI Emoji" w:cs="Segoe UI Emoji"/>
              </w:rPr>
            </w:pPr>
            <w:r>
              <w:rPr>
                <w:rFonts w:ascii="Segoe UI Emoji" w:hAnsi="Segoe UI Emoji" w:cs="Segoe UI Emoji"/>
              </w:rPr>
              <w:t>✔</w:t>
            </w:r>
          </w:p>
        </w:tc>
        <w:tc>
          <w:tcPr>
            <w:tcW w:w="1843" w:type="dxa"/>
          </w:tcPr>
          <w:p w14:paraId="240A04A7" w14:textId="2E653236" w:rsidR="0075522A" w:rsidRDefault="005B3A99" w:rsidP="0080100E">
            <w:pPr>
              <w:rPr>
                <w:rFonts w:ascii="Segoe UI Emoji" w:hAnsi="Segoe UI Emoji" w:cs="Segoe UI Emoji"/>
              </w:rPr>
            </w:pPr>
            <w:r>
              <w:rPr>
                <w:rFonts w:ascii="Segoe UI Emoji" w:hAnsi="Segoe UI Emoji" w:cs="Segoe UI Emoji"/>
              </w:rPr>
              <w:t>✔</w:t>
            </w:r>
          </w:p>
        </w:tc>
        <w:tc>
          <w:tcPr>
            <w:tcW w:w="1559" w:type="dxa"/>
          </w:tcPr>
          <w:p w14:paraId="2F6147B2" w14:textId="20752482" w:rsidR="0075522A" w:rsidRDefault="005B3A99" w:rsidP="0080100E">
            <w:pPr>
              <w:rPr>
                <w:rFonts w:ascii="Segoe UI Emoji" w:hAnsi="Segoe UI Emoji" w:cs="Segoe UI Emoji"/>
              </w:rPr>
            </w:pPr>
            <w:r>
              <w:rPr>
                <w:rFonts w:ascii="Segoe UI Emoji" w:hAnsi="Segoe UI Emoji" w:cs="Segoe UI Emoji"/>
              </w:rPr>
              <w:t>-</w:t>
            </w:r>
          </w:p>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33" w:name="_Toc42024138"/>
      <w:r w:rsidRPr="007B0815">
        <w:lastRenderedPageBreak/>
        <w:t>Modelagem do que será feito</w:t>
      </w:r>
      <w:bookmarkEnd w:id="33"/>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34" w:name="_Toc42024139"/>
      <w:r>
        <w:t>Contexto</w:t>
      </w:r>
      <w:bookmarkEnd w:id="34"/>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35" w:name="_Toc42024140"/>
      <w:r w:rsidRPr="008849DE">
        <w:t>O que é o contexto comportamental?</w:t>
      </w:r>
      <w:bookmarkEnd w:id="35"/>
    </w:p>
    <w:p w14:paraId="0276FF7C" w14:textId="414CDF9C" w:rsidR="008849DE" w:rsidRDefault="008849DE" w:rsidP="0080100E">
      <w:r>
        <w:t>Texto</w:t>
      </w:r>
    </w:p>
    <w:p w14:paraId="3D2B4D19" w14:textId="70E2407F" w:rsidR="008849DE" w:rsidRDefault="008849DE" w:rsidP="0080100E">
      <w:pPr>
        <w:pStyle w:val="Ttulo3"/>
      </w:pPr>
      <w:bookmarkStart w:id="36" w:name="_Toc42024141"/>
      <w:r w:rsidRPr="008849DE">
        <w:t>O que é o contexto ambiente?</w:t>
      </w:r>
      <w:bookmarkEnd w:id="36"/>
    </w:p>
    <w:p w14:paraId="03460FCB" w14:textId="6AD3A927" w:rsidR="008849DE" w:rsidRDefault="008849DE" w:rsidP="0080100E">
      <w:r>
        <w:t>Texto</w:t>
      </w:r>
    </w:p>
    <w:p w14:paraId="550D217F" w14:textId="35D5BAF6" w:rsidR="008849DE" w:rsidRDefault="008849DE" w:rsidP="0080100E">
      <w:pPr>
        <w:pStyle w:val="Ttulo3"/>
      </w:pPr>
      <w:bookmarkStart w:id="37" w:name="_Toc42024142"/>
      <w:r w:rsidRPr="008849DE">
        <w:t>Como será obtido os contextos?</w:t>
      </w:r>
      <w:bookmarkEnd w:id="37"/>
    </w:p>
    <w:p w14:paraId="4EE3FB46" w14:textId="1B2B9B1A" w:rsidR="008849DE" w:rsidRPr="008849DE" w:rsidRDefault="008849DE" w:rsidP="0080100E">
      <w:r>
        <w:t>Texto</w:t>
      </w:r>
    </w:p>
    <w:p w14:paraId="70035B21" w14:textId="2D85552C" w:rsidR="00EE5AC3" w:rsidRDefault="00EE5AC3" w:rsidP="0080100E">
      <w:pPr>
        <w:pStyle w:val="Ttulo2"/>
      </w:pPr>
      <w:bookmarkStart w:id="38" w:name="_Toc42024143"/>
      <w:r>
        <w:t>Arquitetura do sistema</w:t>
      </w:r>
      <w:bookmarkEnd w:id="38"/>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30"/>
          <w:headerReference w:type="first" r:id="rId31"/>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39" w:name="_Toc42024144"/>
      <w:r w:rsidRPr="006C1E7D">
        <w:lastRenderedPageBreak/>
        <w:t>CONCLUSÃO</w:t>
      </w:r>
      <w:bookmarkEnd w:id="39"/>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0" w:name="_Toc42024145"/>
      <w:r w:rsidRPr="00310EA6">
        <w:lastRenderedPageBreak/>
        <w:t>Referências Bibliográficas</w:t>
      </w:r>
      <w:bookmarkEnd w:id="40"/>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3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3FC830" w14:textId="77777777" w:rsidR="006405F6" w:rsidRDefault="006405F6" w:rsidP="0080100E">
      <w:r>
        <w:separator/>
      </w:r>
    </w:p>
    <w:p w14:paraId="52EFB7FF" w14:textId="77777777" w:rsidR="006405F6" w:rsidRDefault="006405F6" w:rsidP="0080100E"/>
    <w:p w14:paraId="51729451" w14:textId="77777777" w:rsidR="006405F6" w:rsidRDefault="006405F6" w:rsidP="0080100E"/>
    <w:p w14:paraId="33B0C9BC" w14:textId="77777777" w:rsidR="006405F6" w:rsidRDefault="006405F6" w:rsidP="0080100E"/>
    <w:p w14:paraId="2037F0C3" w14:textId="77777777" w:rsidR="006405F6" w:rsidRDefault="006405F6" w:rsidP="0080100E"/>
    <w:p w14:paraId="1D1C3CE9" w14:textId="77777777" w:rsidR="006405F6" w:rsidRDefault="006405F6" w:rsidP="0080100E"/>
    <w:p w14:paraId="5F5988D7" w14:textId="77777777" w:rsidR="006405F6" w:rsidRDefault="006405F6" w:rsidP="0080100E"/>
    <w:p w14:paraId="08E383EA" w14:textId="77777777" w:rsidR="006405F6" w:rsidRDefault="006405F6" w:rsidP="0080100E"/>
    <w:p w14:paraId="1B485963" w14:textId="77777777" w:rsidR="006405F6" w:rsidRDefault="006405F6" w:rsidP="0080100E"/>
    <w:p w14:paraId="4199F957" w14:textId="77777777" w:rsidR="006405F6" w:rsidRDefault="006405F6" w:rsidP="0080100E"/>
    <w:p w14:paraId="4AFF584B" w14:textId="77777777" w:rsidR="006405F6" w:rsidRDefault="006405F6" w:rsidP="0080100E"/>
    <w:p w14:paraId="40EB1F58" w14:textId="77777777" w:rsidR="006405F6" w:rsidRDefault="006405F6" w:rsidP="0080100E"/>
    <w:p w14:paraId="171E549A" w14:textId="77777777" w:rsidR="006405F6" w:rsidRDefault="006405F6" w:rsidP="0080100E"/>
    <w:p w14:paraId="01A0656D" w14:textId="77777777" w:rsidR="006405F6" w:rsidRDefault="006405F6" w:rsidP="0080100E"/>
    <w:p w14:paraId="015FB309" w14:textId="77777777" w:rsidR="006405F6" w:rsidRDefault="006405F6"/>
    <w:p w14:paraId="4F6408BB" w14:textId="77777777" w:rsidR="006405F6" w:rsidRDefault="006405F6" w:rsidP="009F310A"/>
    <w:p w14:paraId="4BAFD691" w14:textId="77777777" w:rsidR="006405F6" w:rsidRDefault="006405F6" w:rsidP="00152AD4"/>
  </w:endnote>
  <w:endnote w:type="continuationSeparator" w:id="0">
    <w:p w14:paraId="03F13E62" w14:textId="77777777" w:rsidR="006405F6" w:rsidRDefault="006405F6" w:rsidP="0080100E">
      <w:r>
        <w:continuationSeparator/>
      </w:r>
    </w:p>
    <w:p w14:paraId="58F2EB06" w14:textId="77777777" w:rsidR="006405F6" w:rsidRDefault="006405F6" w:rsidP="0080100E"/>
    <w:p w14:paraId="7A2F3292" w14:textId="77777777" w:rsidR="006405F6" w:rsidRDefault="006405F6" w:rsidP="0080100E"/>
    <w:p w14:paraId="7FB412BB" w14:textId="77777777" w:rsidR="006405F6" w:rsidRDefault="006405F6" w:rsidP="0080100E"/>
    <w:p w14:paraId="3A3F8E57" w14:textId="77777777" w:rsidR="006405F6" w:rsidRDefault="006405F6" w:rsidP="0080100E"/>
    <w:p w14:paraId="33446391" w14:textId="77777777" w:rsidR="006405F6" w:rsidRDefault="006405F6" w:rsidP="0080100E"/>
    <w:p w14:paraId="61AC81D9" w14:textId="77777777" w:rsidR="006405F6" w:rsidRDefault="006405F6" w:rsidP="0080100E"/>
    <w:p w14:paraId="31FE494F" w14:textId="77777777" w:rsidR="006405F6" w:rsidRDefault="006405F6" w:rsidP="0080100E"/>
    <w:p w14:paraId="034F2F9F" w14:textId="77777777" w:rsidR="006405F6" w:rsidRDefault="006405F6" w:rsidP="0080100E"/>
    <w:p w14:paraId="0FE2AB06" w14:textId="77777777" w:rsidR="006405F6" w:rsidRDefault="006405F6" w:rsidP="0080100E"/>
    <w:p w14:paraId="05C7CADF" w14:textId="77777777" w:rsidR="006405F6" w:rsidRDefault="006405F6" w:rsidP="0080100E"/>
    <w:p w14:paraId="5CBE6E47" w14:textId="77777777" w:rsidR="006405F6" w:rsidRDefault="006405F6" w:rsidP="0080100E"/>
    <w:p w14:paraId="10998C83" w14:textId="77777777" w:rsidR="006405F6" w:rsidRDefault="006405F6" w:rsidP="0080100E"/>
    <w:p w14:paraId="6DB03496" w14:textId="77777777" w:rsidR="006405F6" w:rsidRDefault="006405F6" w:rsidP="0080100E"/>
    <w:p w14:paraId="1BDE44C6" w14:textId="77777777" w:rsidR="006405F6" w:rsidRDefault="006405F6"/>
    <w:p w14:paraId="39011129" w14:textId="77777777" w:rsidR="006405F6" w:rsidRDefault="006405F6" w:rsidP="009F310A"/>
    <w:p w14:paraId="78FC1254" w14:textId="77777777" w:rsidR="006405F6" w:rsidRDefault="006405F6"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CD2091" w14:textId="77777777" w:rsidR="006405F6" w:rsidRDefault="006405F6" w:rsidP="0080100E">
      <w:r>
        <w:separator/>
      </w:r>
    </w:p>
    <w:p w14:paraId="22674D78" w14:textId="77777777" w:rsidR="006405F6" w:rsidRDefault="006405F6" w:rsidP="0080100E"/>
    <w:p w14:paraId="7013B28F" w14:textId="77777777" w:rsidR="006405F6" w:rsidRDefault="006405F6" w:rsidP="0080100E"/>
    <w:p w14:paraId="3EB5FA1B" w14:textId="77777777" w:rsidR="006405F6" w:rsidRDefault="006405F6" w:rsidP="0080100E"/>
    <w:p w14:paraId="6648B5D9" w14:textId="77777777" w:rsidR="006405F6" w:rsidRDefault="006405F6" w:rsidP="0080100E"/>
    <w:p w14:paraId="0E753015" w14:textId="77777777" w:rsidR="006405F6" w:rsidRDefault="006405F6"/>
    <w:p w14:paraId="40C25ED6" w14:textId="77777777" w:rsidR="006405F6" w:rsidRDefault="006405F6" w:rsidP="009F310A"/>
    <w:p w14:paraId="7BBCFCF9" w14:textId="77777777" w:rsidR="006405F6" w:rsidRDefault="006405F6" w:rsidP="00152AD4"/>
  </w:footnote>
  <w:footnote w:type="continuationSeparator" w:id="0">
    <w:p w14:paraId="24C99C02" w14:textId="77777777" w:rsidR="006405F6" w:rsidRDefault="006405F6" w:rsidP="0080100E">
      <w:r>
        <w:continuationSeparator/>
      </w:r>
    </w:p>
    <w:p w14:paraId="6572B39E" w14:textId="77777777" w:rsidR="006405F6" w:rsidRDefault="006405F6" w:rsidP="0080100E"/>
    <w:p w14:paraId="7C61ABC1" w14:textId="77777777" w:rsidR="006405F6" w:rsidRDefault="006405F6" w:rsidP="0080100E"/>
    <w:p w14:paraId="4A0718E1" w14:textId="77777777" w:rsidR="006405F6" w:rsidRDefault="006405F6" w:rsidP="0080100E"/>
    <w:p w14:paraId="0D523CB1" w14:textId="77777777" w:rsidR="006405F6" w:rsidRDefault="006405F6" w:rsidP="0080100E"/>
    <w:p w14:paraId="26EF1AAF" w14:textId="77777777" w:rsidR="006405F6" w:rsidRDefault="006405F6" w:rsidP="0080100E"/>
    <w:p w14:paraId="3DDF70E2" w14:textId="77777777" w:rsidR="006405F6" w:rsidRDefault="006405F6" w:rsidP="0080100E"/>
    <w:p w14:paraId="3FFA689E" w14:textId="77777777" w:rsidR="006405F6" w:rsidRDefault="006405F6" w:rsidP="0080100E"/>
    <w:p w14:paraId="048C3910" w14:textId="77777777" w:rsidR="006405F6" w:rsidRDefault="006405F6" w:rsidP="0080100E"/>
    <w:p w14:paraId="1275CF1E" w14:textId="77777777" w:rsidR="006405F6" w:rsidRDefault="006405F6" w:rsidP="0080100E"/>
    <w:p w14:paraId="4C975D22" w14:textId="77777777" w:rsidR="006405F6" w:rsidRDefault="006405F6" w:rsidP="0080100E"/>
    <w:p w14:paraId="65DCB3C5" w14:textId="77777777" w:rsidR="006405F6" w:rsidRDefault="006405F6" w:rsidP="0080100E"/>
    <w:p w14:paraId="5EE98546" w14:textId="77777777" w:rsidR="006405F6" w:rsidRDefault="006405F6" w:rsidP="0080100E"/>
    <w:p w14:paraId="3FAAC02C" w14:textId="77777777" w:rsidR="006405F6" w:rsidRDefault="006405F6" w:rsidP="0080100E"/>
    <w:p w14:paraId="149B277C" w14:textId="77777777" w:rsidR="006405F6" w:rsidRDefault="006405F6"/>
    <w:p w14:paraId="1F468F2C" w14:textId="77777777" w:rsidR="006405F6" w:rsidRDefault="006405F6" w:rsidP="009F310A"/>
    <w:p w14:paraId="70EF5DA1" w14:textId="77777777" w:rsidR="006405F6" w:rsidRDefault="006405F6"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CB7746" w:rsidRDefault="00CB7746" w:rsidP="0080100E">
    <w:r>
      <w:fldChar w:fldCharType="begin"/>
    </w:r>
    <w:r>
      <w:instrText xml:space="preserve">PAGE  </w:instrText>
    </w:r>
    <w:r>
      <w:fldChar w:fldCharType="separate"/>
    </w:r>
    <w:r>
      <w:rPr>
        <w:noProof/>
      </w:rPr>
      <w:t>24</w:t>
    </w:r>
    <w:r>
      <w:fldChar w:fldCharType="end"/>
    </w:r>
  </w:p>
  <w:p w14:paraId="3D42A6EB" w14:textId="77777777" w:rsidR="00CB7746" w:rsidRDefault="00CB7746"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CB7746" w:rsidRDefault="00CB7746"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CB7746" w:rsidRDefault="00CB7746"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CB7746" w:rsidRDefault="00CB7746"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CB7746" w:rsidRDefault="00CB7746"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331E"/>
    <w:rsid w:val="00004E28"/>
    <w:rsid w:val="00006881"/>
    <w:rsid w:val="000069A5"/>
    <w:rsid w:val="00007E27"/>
    <w:rsid w:val="0001141D"/>
    <w:rsid w:val="000118EE"/>
    <w:rsid w:val="00011D1C"/>
    <w:rsid w:val="00016710"/>
    <w:rsid w:val="00023104"/>
    <w:rsid w:val="000233AD"/>
    <w:rsid w:val="00025BC5"/>
    <w:rsid w:val="00030234"/>
    <w:rsid w:val="000304A7"/>
    <w:rsid w:val="00033685"/>
    <w:rsid w:val="00033EB9"/>
    <w:rsid w:val="000343BB"/>
    <w:rsid w:val="000355CB"/>
    <w:rsid w:val="00035600"/>
    <w:rsid w:val="00036CF5"/>
    <w:rsid w:val="00037480"/>
    <w:rsid w:val="00037B4D"/>
    <w:rsid w:val="00042ABD"/>
    <w:rsid w:val="00046157"/>
    <w:rsid w:val="000500A2"/>
    <w:rsid w:val="0005036F"/>
    <w:rsid w:val="000511B3"/>
    <w:rsid w:val="00051A51"/>
    <w:rsid w:val="00052630"/>
    <w:rsid w:val="00052712"/>
    <w:rsid w:val="00054150"/>
    <w:rsid w:val="000558AF"/>
    <w:rsid w:val="0005610C"/>
    <w:rsid w:val="00056B33"/>
    <w:rsid w:val="000617F5"/>
    <w:rsid w:val="000662E4"/>
    <w:rsid w:val="00067F07"/>
    <w:rsid w:val="000700DE"/>
    <w:rsid w:val="00073922"/>
    <w:rsid w:val="00076C7E"/>
    <w:rsid w:val="000823A9"/>
    <w:rsid w:val="000831CB"/>
    <w:rsid w:val="00084447"/>
    <w:rsid w:val="0008752E"/>
    <w:rsid w:val="000916FC"/>
    <w:rsid w:val="00093E58"/>
    <w:rsid w:val="0009495C"/>
    <w:rsid w:val="000964B3"/>
    <w:rsid w:val="000A06F5"/>
    <w:rsid w:val="000A0DD2"/>
    <w:rsid w:val="000A15E3"/>
    <w:rsid w:val="000A1A0E"/>
    <w:rsid w:val="000A31CF"/>
    <w:rsid w:val="000A3B00"/>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1D95"/>
    <w:rsid w:val="000E38E4"/>
    <w:rsid w:val="000E7C35"/>
    <w:rsid w:val="000F03E2"/>
    <w:rsid w:val="000F2A3F"/>
    <w:rsid w:val="000F2CA3"/>
    <w:rsid w:val="000F39E5"/>
    <w:rsid w:val="000F3B13"/>
    <w:rsid w:val="000F48FA"/>
    <w:rsid w:val="000F4E17"/>
    <w:rsid w:val="000F5554"/>
    <w:rsid w:val="00100335"/>
    <w:rsid w:val="00101A83"/>
    <w:rsid w:val="00103B48"/>
    <w:rsid w:val="00107802"/>
    <w:rsid w:val="001114F6"/>
    <w:rsid w:val="0011263A"/>
    <w:rsid w:val="00113235"/>
    <w:rsid w:val="001142B7"/>
    <w:rsid w:val="00116CCF"/>
    <w:rsid w:val="00123D2C"/>
    <w:rsid w:val="001262BA"/>
    <w:rsid w:val="00127E72"/>
    <w:rsid w:val="00130BE8"/>
    <w:rsid w:val="00131701"/>
    <w:rsid w:val="00133319"/>
    <w:rsid w:val="00135ED6"/>
    <w:rsid w:val="00136476"/>
    <w:rsid w:val="00137168"/>
    <w:rsid w:val="0013729B"/>
    <w:rsid w:val="00142DB2"/>
    <w:rsid w:val="00144E83"/>
    <w:rsid w:val="001459F2"/>
    <w:rsid w:val="001520D5"/>
    <w:rsid w:val="00152AD4"/>
    <w:rsid w:val="001542D6"/>
    <w:rsid w:val="00155708"/>
    <w:rsid w:val="00157001"/>
    <w:rsid w:val="0016081C"/>
    <w:rsid w:val="00161244"/>
    <w:rsid w:val="00171833"/>
    <w:rsid w:val="00184CE5"/>
    <w:rsid w:val="00187032"/>
    <w:rsid w:val="00187174"/>
    <w:rsid w:val="00192084"/>
    <w:rsid w:val="00192101"/>
    <w:rsid w:val="00193DAA"/>
    <w:rsid w:val="00194BAB"/>
    <w:rsid w:val="00194C66"/>
    <w:rsid w:val="001956E6"/>
    <w:rsid w:val="0019741D"/>
    <w:rsid w:val="001A0156"/>
    <w:rsid w:val="001A60F6"/>
    <w:rsid w:val="001B28A3"/>
    <w:rsid w:val="001B337E"/>
    <w:rsid w:val="001B3EC7"/>
    <w:rsid w:val="001B448D"/>
    <w:rsid w:val="001C3942"/>
    <w:rsid w:val="001C3AF8"/>
    <w:rsid w:val="001C3DD0"/>
    <w:rsid w:val="001D208F"/>
    <w:rsid w:val="001D5A80"/>
    <w:rsid w:val="001E0A1A"/>
    <w:rsid w:val="001E1F73"/>
    <w:rsid w:val="001E4C01"/>
    <w:rsid w:val="001E4C5D"/>
    <w:rsid w:val="001E5816"/>
    <w:rsid w:val="001F1365"/>
    <w:rsid w:val="001F2A84"/>
    <w:rsid w:val="001F3B1C"/>
    <w:rsid w:val="001F5A21"/>
    <w:rsid w:val="0020033C"/>
    <w:rsid w:val="00201E61"/>
    <w:rsid w:val="0020708D"/>
    <w:rsid w:val="002074FA"/>
    <w:rsid w:val="00215DF2"/>
    <w:rsid w:val="00215E77"/>
    <w:rsid w:val="00222E9F"/>
    <w:rsid w:val="002246DF"/>
    <w:rsid w:val="00226BF9"/>
    <w:rsid w:val="0023127B"/>
    <w:rsid w:val="002337EE"/>
    <w:rsid w:val="0023412E"/>
    <w:rsid w:val="00237241"/>
    <w:rsid w:val="00243404"/>
    <w:rsid w:val="00244116"/>
    <w:rsid w:val="00246436"/>
    <w:rsid w:val="0025003C"/>
    <w:rsid w:val="00251C08"/>
    <w:rsid w:val="00251E4B"/>
    <w:rsid w:val="002522D8"/>
    <w:rsid w:val="00252515"/>
    <w:rsid w:val="0025512A"/>
    <w:rsid w:val="00257F87"/>
    <w:rsid w:val="0026046A"/>
    <w:rsid w:val="00261ACE"/>
    <w:rsid w:val="00261EE2"/>
    <w:rsid w:val="00263DDD"/>
    <w:rsid w:val="0026450D"/>
    <w:rsid w:val="002645B0"/>
    <w:rsid w:val="00265538"/>
    <w:rsid w:val="002657F3"/>
    <w:rsid w:val="002669F5"/>
    <w:rsid w:val="00266E2E"/>
    <w:rsid w:val="002736FC"/>
    <w:rsid w:val="00275D20"/>
    <w:rsid w:val="0028169A"/>
    <w:rsid w:val="00285410"/>
    <w:rsid w:val="002873FC"/>
    <w:rsid w:val="0029277B"/>
    <w:rsid w:val="00293CF9"/>
    <w:rsid w:val="002951C2"/>
    <w:rsid w:val="00295C4C"/>
    <w:rsid w:val="002967D2"/>
    <w:rsid w:val="002A0697"/>
    <w:rsid w:val="002A164E"/>
    <w:rsid w:val="002A1C5F"/>
    <w:rsid w:val="002B021F"/>
    <w:rsid w:val="002B6979"/>
    <w:rsid w:val="002B6B6F"/>
    <w:rsid w:val="002C28DF"/>
    <w:rsid w:val="002D0E01"/>
    <w:rsid w:val="002D545F"/>
    <w:rsid w:val="002E16AD"/>
    <w:rsid w:val="002E1D02"/>
    <w:rsid w:val="002E2086"/>
    <w:rsid w:val="002E41D8"/>
    <w:rsid w:val="002F0607"/>
    <w:rsid w:val="002F15C3"/>
    <w:rsid w:val="002F37B9"/>
    <w:rsid w:val="002F4358"/>
    <w:rsid w:val="002F4BBE"/>
    <w:rsid w:val="002F50CD"/>
    <w:rsid w:val="002F6935"/>
    <w:rsid w:val="002F6BE8"/>
    <w:rsid w:val="002F7588"/>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54C6"/>
    <w:rsid w:val="003154CF"/>
    <w:rsid w:val="00317339"/>
    <w:rsid w:val="00324E6A"/>
    <w:rsid w:val="003264E0"/>
    <w:rsid w:val="0033142C"/>
    <w:rsid w:val="00331C3E"/>
    <w:rsid w:val="003339D8"/>
    <w:rsid w:val="003407D7"/>
    <w:rsid w:val="003409B7"/>
    <w:rsid w:val="0034169E"/>
    <w:rsid w:val="003428BA"/>
    <w:rsid w:val="00342AAD"/>
    <w:rsid w:val="00343FE4"/>
    <w:rsid w:val="003452B1"/>
    <w:rsid w:val="0034606C"/>
    <w:rsid w:val="00351DDA"/>
    <w:rsid w:val="00351F71"/>
    <w:rsid w:val="00352AFF"/>
    <w:rsid w:val="00353413"/>
    <w:rsid w:val="003534C8"/>
    <w:rsid w:val="0035375E"/>
    <w:rsid w:val="00354103"/>
    <w:rsid w:val="00354A42"/>
    <w:rsid w:val="00355FC9"/>
    <w:rsid w:val="003564E6"/>
    <w:rsid w:val="00360AD6"/>
    <w:rsid w:val="00362D8A"/>
    <w:rsid w:val="00363B83"/>
    <w:rsid w:val="00363DCC"/>
    <w:rsid w:val="003679F5"/>
    <w:rsid w:val="003711B8"/>
    <w:rsid w:val="0037700F"/>
    <w:rsid w:val="003771D9"/>
    <w:rsid w:val="003771F4"/>
    <w:rsid w:val="003776BA"/>
    <w:rsid w:val="0037792A"/>
    <w:rsid w:val="00377BBD"/>
    <w:rsid w:val="00381EE6"/>
    <w:rsid w:val="00383060"/>
    <w:rsid w:val="00390005"/>
    <w:rsid w:val="003929EF"/>
    <w:rsid w:val="00394FEB"/>
    <w:rsid w:val="00396453"/>
    <w:rsid w:val="003975B9"/>
    <w:rsid w:val="003A136C"/>
    <w:rsid w:val="003A2A21"/>
    <w:rsid w:val="003A3BB6"/>
    <w:rsid w:val="003A5B9F"/>
    <w:rsid w:val="003A6D15"/>
    <w:rsid w:val="003B0444"/>
    <w:rsid w:val="003B1F3F"/>
    <w:rsid w:val="003B2512"/>
    <w:rsid w:val="003B370A"/>
    <w:rsid w:val="003B56C3"/>
    <w:rsid w:val="003B6A4F"/>
    <w:rsid w:val="003B78E9"/>
    <w:rsid w:val="003C1616"/>
    <w:rsid w:val="003C3087"/>
    <w:rsid w:val="003C49D3"/>
    <w:rsid w:val="003C5B9A"/>
    <w:rsid w:val="003C6629"/>
    <w:rsid w:val="003D0225"/>
    <w:rsid w:val="003D4992"/>
    <w:rsid w:val="003D50AF"/>
    <w:rsid w:val="003D5985"/>
    <w:rsid w:val="003E2D3F"/>
    <w:rsid w:val="003F25FB"/>
    <w:rsid w:val="003F2926"/>
    <w:rsid w:val="003F4DAB"/>
    <w:rsid w:val="003F7E72"/>
    <w:rsid w:val="0040163B"/>
    <w:rsid w:val="004019D4"/>
    <w:rsid w:val="004032F8"/>
    <w:rsid w:val="00403B36"/>
    <w:rsid w:val="00404658"/>
    <w:rsid w:val="00412F59"/>
    <w:rsid w:val="00413F67"/>
    <w:rsid w:val="00414B90"/>
    <w:rsid w:val="00414DB8"/>
    <w:rsid w:val="00417CDC"/>
    <w:rsid w:val="00420799"/>
    <w:rsid w:val="00420B24"/>
    <w:rsid w:val="004263E0"/>
    <w:rsid w:val="00426FA3"/>
    <w:rsid w:val="0043113F"/>
    <w:rsid w:val="00431A87"/>
    <w:rsid w:val="0043256B"/>
    <w:rsid w:val="00432821"/>
    <w:rsid w:val="0043349A"/>
    <w:rsid w:val="00435ECB"/>
    <w:rsid w:val="004367EC"/>
    <w:rsid w:val="0044472D"/>
    <w:rsid w:val="0044657D"/>
    <w:rsid w:val="004476D1"/>
    <w:rsid w:val="00450B70"/>
    <w:rsid w:val="00451818"/>
    <w:rsid w:val="00452894"/>
    <w:rsid w:val="00453659"/>
    <w:rsid w:val="004573D8"/>
    <w:rsid w:val="0046022D"/>
    <w:rsid w:val="004625D3"/>
    <w:rsid w:val="00463D3C"/>
    <w:rsid w:val="00467164"/>
    <w:rsid w:val="00470688"/>
    <w:rsid w:val="00471239"/>
    <w:rsid w:val="0047251D"/>
    <w:rsid w:val="00473AC1"/>
    <w:rsid w:val="00483F8C"/>
    <w:rsid w:val="0048499C"/>
    <w:rsid w:val="00485F0D"/>
    <w:rsid w:val="004874B9"/>
    <w:rsid w:val="0049128D"/>
    <w:rsid w:val="0049181D"/>
    <w:rsid w:val="00494183"/>
    <w:rsid w:val="00495C0B"/>
    <w:rsid w:val="004A03D3"/>
    <w:rsid w:val="004A0549"/>
    <w:rsid w:val="004A14AF"/>
    <w:rsid w:val="004A223B"/>
    <w:rsid w:val="004A3421"/>
    <w:rsid w:val="004A3A38"/>
    <w:rsid w:val="004A3C17"/>
    <w:rsid w:val="004A4D7D"/>
    <w:rsid w:val="004A66A0"/>
    <w:rsid w:val="004B0490"/>
    <w:rsid w:val="004B0855"/>
    <w:rsid w:val="004B1015"/>
    <w:rsid w:val="004B10AD"/>
    <w:rsid w:val="004B21BF"/>
    <w:rsid w:val="004B4715"/>
    <w:rsid w:val="004B6D40"/>
    <w:rsid w:val="004C258B"/>
    <w:rsid w:val="004C5AB3"/>
    <w:rsid w:val="004C6DA1"/>
    <w:rsid w:val="004D0700"/>
    <w:rsid w:val="004D623B"/>
    <w:rsid w:val="004D6C00"/>
    <w:rsid w:val="004D7879"/>
    <w:rsid w:val="004E0721"/>
    <w:rsid w:val="004E0B1F"/>
    <w:rsid w:val="004E0DF9"/>
    <w:rsid w:val="004E28B1"/>
    <w:rsid w:val="004E2D96"/>
    <w:rsid w:val="004F05A8"/>
    <w:rsid w:val="004F16E0"/>
    <w:rsid w:val="004F1C5F"/>
    <w:rsid w:val="004F24F7"/>
    <w:rsid w:val="004F2D0D"/>
    <w:rsid w:val="004F3217"/>
    <w:rsid w:val="004F4328"/>
    <w:rsid w:val="004F4DEE"/>
    <w:rsid w:val="004F53D4"/>
    <w:rsid w:val="004F5590"/>
    <w:rsid w:val="004F592F"/>
    <w:rsid w:val="00500E06"/>
    <w:rsid w:val="00510741"/>
    <w:rsid w:val="00511080"/>
    <w:rsid w:val="005128F2"/>
    <w:rsid w:val="005142DB"/>
    <w:rsid w:val="00516903"/>
    <w:rsid w:val="0052001A"/>
    <w:rsid w:val="005219AA"/>
    <w:rsid w:val="005229A4"/>
    <w:rsid w:val="00522AE7"/>
    <w:rsid w:val="00527A15"/>
    <w:rsid w:val="0053040E"/>
    <w:rsid w:val="00530530"/>
    <w:rsid w:val="00531803"/>
    <w:rsid w:val="00532077"/>
    <w:rsid w:val="00533066"/>
    <w:rsid w:val="00533B3C"/>
    <w:rsid w:val="005408BE"/>
    <w:rsid w:val="00541256"/>
    <w:rsid w:val="0054209C"/>
    <w:rsid w:val="00543968"/>
    <w:rsid w:val="005479E6"/>
    <w:rsid w:val="00550292"/>
    <w:rsid w:val="005503B7"/>
    <w:rsid w:val="00552E1D"/>
    <w:rsid w:val="0055367A"/>
    <w:rsid w:val="00553726"/>
    <w:rsid w:val="00553FFB"/>
    <w:rsid w:val="0055608C"/>
    <w:rsid w:val="00557A04"/>
    <w:rsid w:val="005610E7"/>
    <w:rsid w:val="005614A6"/>
    <w:rsid w:val="00563286"/>
    <w:rsid w:val="005661E6"/>
    <w:rsid w:val="00572A54"/>
    <w:rsid w:val="00575552"/>
    <w:rsid w:val="00575907"/>
    <w:rsid w:val="00576788"/>
    <w:rsid w:val="00577C81"/>
    <w:rsid w:val="0058348C"/>
    <w:rsid w:val="005845F3"/>
    <w:rsid w:val="0058486F"/>
    <w:rsid w:val="00584E18"/>
    <w:rsid w:val="00585B9A"/>
    <w:rsid w:val="0059029D"/>
    <w:rsid w:val="005933D7"/>
    <w:rsid w:val="005936F1"/>
    <w:rsid w:val="00594E44"/>
    <w:rsid w:val="00595FA7"/>
    <w:rsid w:val="005973E9"/>
    <w:rsid w:val="00597F61"/>
    <w:rsid w:val="005A316E"/>
    <w:rsid w:val="005A4548"/>
    <w:rsid w:val="005A5977"/>
    <w:rsid w:val="005A7BCA"/>
    <w:rsid w:val="005B3A99"/>
    <w:rsid w:val="005B53F2"/>
    <w:rsid w:val="005B79CC"/>
    <w:rsid w:val="005C1336"/>
    <w:rsid w:val="005C34DA"/>
    <w:rsid w:val="005C3E4D"/>
    <w:rsid w:val="005C49A3"/>
    <w:rsid w:val="005C5699"/>
    <w:rsid w:val="005D0600"/>
    <w:rsid w:val="005D2077"/>
    <w:rsid w:val="005D20DD"/>
    <w:rsid w:val="005D2FC9"/>
    <w:rsid w:val="005E6C22"/>
    <w:rsid w:val="005E7DF5"/>
    <w:rsid w:val="005F01D8"/>
    <w:rsid w:val="005F17F6"/>
    <w:rsid w:val="005F30CE"/>
    <w:rsid w:val="005F3860"/>
    <w:rsid w:val="005F599E"/>
    <w:rsid w:val="006003B3"/>
    <w:rsid w:val="0060064A"/>
    <w:rsid w:val="00602A14"/>
    <w:rsid w:val="00602D3F"/>
    <w:rsid w:val="00603407"/>
    <w:rsid w:val="00604072"/>
    <w:rsid w:val="0060678B"/>
    <w:rsid w:val="00610EB3"/>
    <w:rsid w:val="00611128"/>
    <w:rsid w:val="00611DE3"/>
    <w:rsid w:val="00615D0C"/>
    <w:rsid w:val="00616B3F"/>
    <w:rsid w:val="00617B67"/>
    <w:rsid w:val="00627653"/>
    <w:rsid w:val="006305F5"/>
    <w:rsid w:val="00630915"/>
    <w:rsid w:val="00632F3D"/>
    <w:rsid w:val="00633DE8"/>
    <w:rsid w:val="00634271"/>
    <w:rsid w:val="0063452F"/>
    <w:rsid w:val="006405F6"/>
    <w:rsid w:val="00640DD5"/>
    <w:rsid w:val="00641606"/>
    <w:rsid w:val="0064219B"/>
    <w:rsid w:val="00642311"/>
    <w:rsid w:val="00643405"/>
    <w:rsid w:val="006439C4"/>
    <w:rsid w:val="00644FDA"/>
    <w:rsid w:val="00647119"/>
    <w:rsid w:val="0064773D"/>
    <w:rsid w:val="00650FE9"/>
    <w:rsid w:val="00651BBC"/>
    <w:rsid w:val="006576A8"/>
    <w:rsid w:val="00657E21"/>
    <w:rsid w:val="00663483"/>
    <w:rsid w:val="00665172"/>
    <w:rsid w:val="006676C9"/>
    <w:rsid w:val="00672494"/>
    <w:rsid w:val="00674014"/>
    <w:rsid w:val="00677CA7"/>
    <w:rsid w:val="006805F8"/>
    <w:rsid w:val="006830A6"/>
    <w:rsid w:val="00683408"/>
    <w:rsid w:val="00683B1D"/>
    <w:rsid w:val="00686678"/>
    <w:rsid w:val="006874EC"/>
    <w:rsid w:val="0069553D"/>
    <w:rsid w:val="006972EE"/>
    <w:rsid w:val="00697FEE"/>
    <w:rsid w:val="006A1A40"/>
    <w:rsid w:val="006A1C24"/>
    <w:rsid w:val="006A2B7F"/>
    <w:rsid w:val="006A7090"/>
    <w:rsid w:val="006B3EA4"/>
    <w:rsid w:val="006B5491"/>
    <w:rsid w:val="006C1A46"/>
    <w:rsid w:val="006C1E7D"/>
    <w:rsid w:val="006C75B1"/>
    <w:rsid w:val="006D0D69"/>
    <w:rsid w:val="006D21C9"/>
    <w:rsid w:val="006D2ECB"/>
    <w:rsid w:val="006D6DF0"/>
    <w:rsid w:val="006E2282"/>
    <w:rsid w:val="006E7394"/>
    <w:rsid w:val="006E7D8D"/>
    <w:rsid w:val="006F06CA"/>
    <w:rsid w:val="006F2D29"/>
    <w:rsid w:val="006F3A5A"/>
    <w:rsid w:val="006F4F2D"/>
    <w:rsid w:val="006F6060"/>
    <w:rsid w:val="00700D28"/>
    <w:rsid w:val="00701830"/>
    <w:rsid w:val="00707ADA"/>
    <w:rsid w:val="00710DB0"/>
    <w:rsid w:val="0071123B"/>
    <w:rsid w:val="00720ABD"/>
    <w:rsid w:val="007220F8"/>
    <w:rsid w:val="007242D1"/>
    <w:rsid w:val="007253CE"/>
    <w:rsid w:val="0072555C"/>
    <w:rsid w:val="007270CB"/>
    <w:rsid w:val="007276E0"/>
    <w:rsid w:val="00727B26"/>
    <w:rsid w:val="00727BAA"/>
    <w:rsid w:val="00731415"/>
    <w:rsid w:val="007322AD"/>
    <w:rsid w:val="007345C8"/>
    <w:rsid w:val="00734A85"/>
    <w:rsid w:val="00734AF0"/>
    <w:rsid w:val="007377CD"/>
    <w:rsid w:val="007407A2"/>
    <w:rsid w:val="00747560"/>
    <w:rsid w:val="0074777A"/>
    <w:rsid w:val="00747EC9"/>
    <w:rsid w:val="0075261D"/>
    <w:rsid w:val="0075522A"/>
    <w:rsid w:val="007575BF"/>
    <w:rsid w:val="0076041C"/>
    <w:rsid w:val="00762474"/>
    <w:rsid w:val="00762CF2"/>
    <w:rsid w:val="00765824"/>
    <w:rsid w:val="00766FBB"/>
    <w:rsid w:val="0077001E"/>
    <w:rsid w:val="0077029A"/>
    <w:rsid w:val="00770C1B"/>
    <w:rsid w:val="00771358"/>
    <w:rsid w:val="00772889"/>
    <w:rsid w:val="007734E7"/>
    <w:rsid w:val="00773513"/>
    <w:rsid w:val="00774680"/>
    <w:rsid w:val="00775D90"/>
    <w:rsid w:val="00777E32"/>
    <w:rsid w:val="007815D6"/>
    <w:rsid w:val="007818D1"/>
    <w:rsid w:val="00783075"/>
    <w:rsid w:val="00785205"/>
    <w:rsid w:val="007858EB"/>
    <w:rsid w:val="00786D8A"/>
    <w:rsid w:val="007878C5"/>
    <w:rsid w:val="00787AEE"/>
    <w:rsid w:val="007901B6"/>
    <w:rsid w:val="007906CB"/>
    <w:rsid w:val="007A22BA"/>
    <w:rsid w:val="007A4A02"/>
    <w:rsid w:val="007A4CD8"/>
    <w:rsid w:val="007A5138"/>
    <w:rsid w:val="007B03FF"/>
    <w:rsid w:val="007B0815"/>
    <w:rsid w:val="007B13A8"/>
    <w:rsid w:val="007B26E0"/>
    <w:rsid w:val="007B3596"/>
    <w:rsid w:val="007B506E"/>
    <w:rsid w:val="007B7343"/>
    <w:rsid w:val="007C0B4D"/>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3852"/>
    <w:rsid w:val="007F43C8"/>
    <w:rsid w:val="007F46EA"/>
    <w:rsid w:val="007F490C"/>
    <w:rsid w:val="007F4FDB"/>
    <w:rsid w:val="007F6D4A"/>
    <w:rsid w:val="007F7281"/>
    <w:rsid w:val="00800053"/>
    <w:rsid w:val="0080100E"/>
    <w:rsid w:val="00803994"/>
    <w:rsid w:val="00804238"/>
    <w:rsid w:val="00804534"/>
    <w:rsid w:val="00806E2F"/>
    <w:rsid w:val="0081731F"/>
    <w:rsid w:val="00817AC2"/>
    <w:rsid w:val="00826009"/>
    <w:rsid w:val="00826309"/>
    <w:rsid w:val="0082677E"/>
    <w:rsid w:val="008270E3"/>
    <w:rsid w:val="00830086"/>
    <w:rsid w:val="0083110C"/>
    <w:rsid w:val="00832E6D"/>
    <w:rsid w:val="00840DC7"/>
    <w:rsid w:val="00841C32"/>
    <w:rsid w:val="0084499B"/>
    <w:rsid w:val="00845A26"/>
    <w:rsid w:val="008505E1"/>
    <w:rsid w:val="00851319"/>
    <w:rsid w:val="00851B82"/>
    <w:rsid w:val="00851C62"/>
    <w:rsid w:val="0085482E"/>
    <w:rsid w:val="0085540B"/>
    <w:rsid w:val="008577C2"/>
    <w:rsid w:val="008615C7"/>
    <w:rsid w:val="00862324"/>
    <w:rsid w:val="00863250"/>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77E3"/>
    <w:rsid w:val="008A15CF"/>
    <w:rsid w:val="008A4CC4"/>
    <w:rsid w:val="008A51F8"/>
    <w:rsid w:val="008A6BD4"/>
    <w:rsid w:val="008B1239"/>
    <w:rsid w:val="008B148C"/>
    <w:rsid w:val="008B2679"/>
    <w:rsid w:val="008B3666"/>
    <w:rsid w:val="008B3CC4"/>
    <w:rsid w:val="008B49B9"/>
    <w:rsid w:val="008B7AED"/>
    <w:rsid w:val="008C3284"/>
    <w:rsid w:val="008C355D"/>
    <w:rsid w:val="008D0926"/>
    <w:rsid w:val="008D2152"/>
    <w:rsid w:val="008D2D70"/>
    <w:rsid w:val="008D579B"/>
    <w:rsid w:val="008E2997"/>
    <w:rsid w:val="008E31B6"/>
    <w:rsid w:val="008E3AAF"/>
    <w:rsid w:val="008E4BA5"/>
    <w:rsid w:val="008E6151"/>
    <w:rsid w:val="008F2AE9"/>
    <w:rsid w:val="008F318A"/>
    <w:rsid w:val="008F39AA"/>
    <w:rsid w:val="008F7307"/>
    <w:rsid w:val="00900127"/>
    <w:rsid w:val="009024E7"/>
    <w:rsid w:val="00902E83"/>
    <w:rsid w:val="00903B55"/>
    <w:rsid w:val="00913C91"/>
    <w:rsid w:val="00915CC6"/>
    <w:rsid w:val="009165C2"/>
    <w:rsid w:val="00917C1D"/>
    <w:rsid w:val="00921E48"/>
    <w:rsid w:val="0092224F"/>
    <w:rsid w:val="0092303F"/>
    <w:rsid w:val="00923662"/>
    <w:rsid w:val="009255A0"/>
    <w:rsid w:val="0093038A"/>
    <w:rsid w:val="00933820"/>
    <w:rsid w:val="00936FA8"/>
    <w:rsid w:val="009400C2"/>
    <w:rsid w:val="00940A5D"/>
    <w:rsid w:val="00942A3B"/>
    <w:rsid w:val="0094466A"/>
    <w:rsid w:val="00946FD3"/>
    <w:rsid w:val="00947D5D"/>
    <w:rsid w:val="009516DA"/>
    <w:rsid w:val="0095228D"/>
    <w:rsid w:val="00953828"/>
    <w:rsid w:val="00957ADA"/>
    <w:rsid w:val="00957DDB"/>
    <w:rsid w:val="00961460"/>
    <w:rsid w:val="009634F0"/>
    <w:rsid w:val="00963EBC"/>
    <w:rsid w:val="0097052D"/>
    <w:rsid w:val="00971385"/>
    <w:rsid w:val="009749D2"/>
    <w:rsid w:val="009751B6"/>
    <w:rsid w:val="0097624C"/>
    <w:rsid w:val="009765AA"/>
    <w:rsid w:val="00976999"/>
    <w:rsid w:val="0097721C"/>
    <w:rsid w:val="00977D20"/>
    <w:rsid w:val="0098644C"/>
    <w:rsid w:val="00992898"/>
    <w:rsid w:val="009933CD"/>
    <w:rsid w:val="009952AB"/>
    <w:rsid w:val="00995886"/>
    <w:rsid w:val="00996911"/>
    <w:rsid w:val="009972B4"/>
    <w:rsid w:val="009A219E"/>
    <w:rsid w:val="009A3E26"/>
    <w:rsid w:val="009A79F4"/>
    <w:rsid w:val="009B0704"/>
    <w:rsid w:val="009B7960"/>
    <w:rsid w:val="009C0BCD"/>
    <w:rsid w:val="009C1497"/>
    <w:rsid w:val="009C3028"/>
    <w:rsid w:val="009C59DD"/>
    <w:rsid w:val="009D0E14"/>
    <w:rsid w:val="009D1033"/>
    <w:rsid w:val="009D157F"/>
    <w:rsid w:val="009D23B5"/>
    <w:rsid w:val="009D2981"/>
    <w:rsid w:val="009D33F4"/>
    <w:rsid w:val="009D3C7F"/>
    <w:rsid w:val="009D42A5"/>
    <w:rsid w:val="009D713F"/>
    <w:rsid w:val="009E1FD9"/>
    <w:rsid w:val="009E399F"/>
    <w:rsid w:val="009E4432"/>
    <w:rsid w:val="009E4FD4"/>
    <w:rsid w:val="009E767C"/>
    <w:rsid w:val="009F1954"/>
    <w:rsid w:val="009F310A"/>
    <w:rsid w:val="009F6A66"/>
    <w:rsid w:val="009F77DC"/>
    <w:rsid w:val="009F7EBE"/>
    <w:rsid w:val="00A024EB"/>
    <w:rsid w:val="00A03745"/>
    <w:rsid w:val="00A0703B"/>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415D"/>
    <w:rsid w:val="00A34872"/>
    <w:rsid w:val="00A34E19"/>
    <w:rsid w:val="00A36DB8"/>
    <w:rsid w:val="00A37547"/>
    <w:rsid w:val="00A378FC"/>
    <w:rsid w:val="00A42191"/>
    <w:rsid w:val="00A42809"/>
    <w:rsid w:val="00A45150"/>
    <w:rsid w:val="00A478F0"/>
    <w:rsid w:val="00A51BB4"/>
    <w:rsid w:val="00A5346C"/>
    <w:rsid w:val="00A5403F"/>
    <w:rsid w:val="00A543CA"/>
    <w:rsid w:val="00A57F18"/>
    <w:rsid w:val="00A60E8F"/>
    <w:rsid w:val="00A6577E"/>
    <w:rsid w:val="00A67440"/>
    <w:rsid w:val="00A71AED"/>
    <w:rsid w:val="00A72DCA"/>
    <w:rsid w:val="00A7308A"/>
    <w:rsid w:val="00A73F81"/>
    <w:rsid w:val="00A76368"/>
    <w:rsid w:val="00A823A7"/>
    <w:rsid w:val="00A850AA"/>
    <w:rsid w:val="00A87297"/>
    <w:rsid w:val="00A955F9"/>
    <w:rsid w:val="00A95940"/>
    <w:rsid w:val="00A9704B"/>
    <w:rsid w:val="00A97518"/>
    <w:rsid w:val="00A979E5"/>
    <w:rsid w:val="00AA1CA6"/>
    <w:rsid w:val="00AA255F"/>
    <w:rsid w:val="00AA3382"/>
    <w:rsid w:val="00AA4553"/>
    <w:rsid w:val="00AA4888"/>
    <w:rsid w:val="00AA7BCB"/>
    <w:rsid w:val="00AB2F1B"/>
    <w:rsid w:val="00AB46A8"/>
    <w:rsid w:val="00AB5053"/>
    <w:rsid w:val="00AC5E67"/>
    <w:rsid w:val="00AD0675"/>
    <w:rsid w:val="00AD0D94"/>
    <w:rsid w:val="00AD5487"/>
    <w:rsid w:val="00AE6B7A"/>
    <w:rsid w:val="00AF0AF8"/>
    <w:rsid w:val="00AF564F"/>
    <w:rsid w:val="00AF76F7"/>
    <w:rsid w:val="00AF789C"/>
    <w:rsid w:val="00B0079B"/>
    <w:rsid w:val="00B031DB"/>
    <w:rsid w:val="00B043C6"/>
    <w:rsid w:val="00B06096"/>
    <w:rsid w:val="00B07096"/>
    <w:rsid w:val="00B12459"/>
    <w:rsid w:val="00B15B79"/>
    <w:rsid w:val="00B16CAE"/>
    <w:rsid w:val="00B234FD"/>
    <w:rsid w:val="00B27ABA"/>
    <w:rsid w:val="00B27BAB"/>
    <w:rsid w:val="00B313DC"/>
    <w:rsid w:val="00B3145F"/>
    <w:rsid w:val="00B31DD8"/>
    <w:rsid w:val="00B34139"/>
    <w:rsid w:val="00B352F0"/>
    <w:rsid w:val="00B35EFA"/>
    <w:rsid w:val="00B4206C"/>
    <w:rsid w:val="00B42753"/>
    <w:rsid w:val="00B4354F"/>
    <w:rsid w:val="00B436A0"/>
    <w:rsid w:val="00B43795"/>
    <w:rsid w:val="00B44EF3"/>
    <w:rsid w:val="00B4787B"/>
    <w:rsid w:val="00B50493"/>
    <w:rsid w:val="00B550D4"/>
    <w:rsid w:val="00B550F0"/>
    <w:rsid w:val="00B56E67"/>
    <w:rsid w:val="00B61099"/>
    <w:rsid w:val="00B61385"/>
    <w:rsid w:val="00B6183F"/>
    <w:rsid w:val="00B619E5"/>
    <w:rsid w:val="00B63EC3"/>
    <w:rsid w:val="00B6778E"/>
    <w:rsid w:val="00B67885"/>
    <w:rsid w:val="00B7418F"/>
    <w:rsid w:val="00B801D4"/>
    <w:rsid w:val="00B80680"/>
    <w:rsid w:val="00B80689"/>
    <w:rsid w:val="00B80B8D"/>
    <w:rsid w:val="00B825A2"/>
    <w:rsid w:val="00B87B98"/>
    <w:rsid w:val="00B87D04"/>
    <w:rsid w:val="00B92953"/>
    <w:rsid w:val="00B92F59"/>
    <w:rsid w:val="00B9416A"/>
    <w:rsid w:val="00B96B55"/>
    <w:rsid w:val="00BA1B75"/>
    <w:rsid w:val="00BA1D11"/>
    <w:rsid w:val="00BA3198"/>
    <w:rsid w:val="00BA467C"/>
    <w:rsid w:val="00BA5F0F"/>
    <w:rsid w:val="00BB2B89"/>
    <w:rsid w:val="00BB5FC0"/>
    <w:rsid w:val="00BB6297"/>
    <w:rsid w:val="00BC0A63"/>
    <w:rsid w:val="00BC6207"/>
    <w:rsid w:val="00BC6601"/>
    <w:rsid w:val="00BC7991"/>
    <w:rsid w:val="00BD0ECD"/>
    <w:rsid w:val="00BD24BF"/>
    <w:rsid w:val="00BD2FE2"/>
    <w:rsid w:val="00BD3743"/>
    <w:rsid w:val="00BD3865"/>
    <w:rsid w:val="00BD4D67"/>
    <w:rsid w:val="00BD6401"/>
    <w:rsid w:val="00BE3559"/>
    <w:rsid w:val="00BF6C6D"/>
    <w:rsid w:val="00C117EB"/>
    <w:rsid w:val="00C1455B"/>
    <w:rsid w:val="00C172FF"/>
    <w:rsid w:val="00C17E2C"/>
    <w:rsid w:val="00C23C70"/>
    <w:rsid w:val="00C24151"/>
    <w:rsid w:val="00C31783"/>
    <w:rsid w:val="00C33B87"/>
    <w:rsid w:val="00C34E10"/>
    <w:rsid w:val="00C34F8D"/>
    <w:rsid w:val="00C3617C"/>
    <w:rsid w:val="00C36200"/>
    <w:rsid w:val="00C4033A"/>
    <w:rsid w:val="00C4036E"/>
    <w:rsid w:val="00C415DA"/>
    <w:rsid w:val="00C42379"/>
    <w:rsid w:val="00C448BE"/>
    <w:rsid w:val="00C44F0E"/>
    <w:rsid w:val="00C4780B"/>
    <w:rsid w:val="00C50412"/>
    <w:rsid w:val="00C527D0"/>
    <w:rsid w:val="00C53548"/>
    <w:rsid w:val="00C536D7"/>
    <w:rsid w:val="00C55E2E"/>
    <w:rsid w:val="00C56671"/>
    <w:rsid w:val="00C62180"/>
    <w:rsid w:val="00C629BC"/>
    <w:rsid w:val="00C648F5"/>
    <w:rsid w:val="00C65639"/>
    <w:rsid w:val="00C71C42"/>
    <w:rsid w:val="00C73BA0"/>
    <w:rsid w:val="00C73ED4"/>
    <w:rsid w:val="00C740A9"/>
    <w:rsid w:val="00C7667F"/>
    <w:rsid w:val="00C766F3"/>
    <w:rsid w:val="00C777DD"/>
    <w:rsid w:val="00C82AC5"/>
    <w:rsid w:val="00C91C54"/>
    <w:rsid w:val="00C94712"/>
    <w:rsid w:val="00C95FD8"/>
    <w:rsid w:val="00CA076D"/>
    <w:rsid w:val="00CA0DDE"/>
    <w:rsid w:val="00CA1192"/>
    <w:rsid w:val="00CA16F3"/>
    <w:rsid w:val="00CA36B6"/>
    <w:rsid w:val="00CB1044"/>
    <w:rsid w:val="00CB31CD"/>
    <w:rsid w:val="00CB3CF6"/>
    <w:rsid w:val="00CB7746"/>
    <w:rsid w:val="00CC0DEC"/>
    <w:rsid w:val="00CC1EEA"/>
    <w:rsid w:val="00CC24CC"/>
    <w:rsid w:val="00CC2E48"/>
    <w:rsid w:val="00CC446C"/>
    <w:rsid w:val="00CC5596"/>
    <w:rsid w:val="00CC6DE7"/>
    <w:rsid w:val="00CC7714"/>
    <w:rsid w:val="00CD0ED3"/>
    <w:rsid w:val="00CD14A3"/>
    <w:rsid w:val="00CD202F"/>
    <w:rsid w:val="00CD37D3"/>
    <w:rsid w:val="00CD5882"/>
    <w:rsid w:val="00CD6A07"/>
    <w:rsid w:val="00CD6D0B"/>
    <w:rsid w:val="00CD6D8F"/>
    <w:rsid w:val="00CE3AB5"/>
    <w:rsid w:val="00CF105C"/>
    <w:rsid w:val="00CF5F79"/>
    <w:rsid w:val="00CF754B"/>
    <w:rsid w:val="00D021DA"/>
    <w:rsid w:val="00D04942"/>
    <w:rsid w:val="00D062FB"/>
    <w:rsid w:val="00D064C6"/>
    <w:rsid w:val="00D0720A"/>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7B76"/>
    <w:rsid w:val="00D735AB"/>
    <w:rsid w:val="00D75D0F"/>
    <w:rsid w:val="00D76643"/>
    <w:rsid w:val="00D76AAD"/>
    <w:rsid w:val="00D779C5"/>
    <w:rsid w:val="00D80A53"/>
    <w:rsid w:val="00D859A3"/>
    <w:rsid w:val="00D86FFA"/>
    <w:rsid w:val="00D87F0C"/>
    <w:rsid w:val="00D90AE8"/>
    <w:rsid w:val="00D91121"/>
    <w:rsid w:val="00D9143D"/>
    <w:rsid w:val="00D91CAE"/>
    <w:rsid w:val="00D93765"/>
    <w:rsid w:val="00D94609"/>
    <w:rsid w:val="00D97125"/>
    <w:rsid w:val="00D9785C"/>
    <w:rsid w:val="00DA05B5"/>
    <w:rsid w:val="00DB0901"/>
    <w:rsid w:val="00DB49E1"/>
    <w:rsid w:val="00DB7AA9"/>
    <w:rsid w:val="00DC12DC"/>
    <w:rsid w:val="00DC1D1F"/>
    <w:rsid w:val="00DC3A27"/>
    <w:rsid w:val="00DD1EA2"/>
    <w:rsid w:val="00DD27D8"/>
    <w:rsid w:val="00DD58AC"/>
    <w:rsid w:val="00DD7967"/>
    <w:rsid w:val="00DD7D73"/>
    <w:rsid w:val="00DE09F4"/>
    <w:rsid w:val="00DE11A3"/>
    <w:rsid w:val="00DE3001"/>
    <w:rsid w:val="00DE310A"/>
    <w:rsid w:val="00DE42B7"/>
    <w:rsid w:val="00DE5F15"/>
    <w:rsid w:val="00DE630C"/>
    <w:rsid w:val="00DF3A09"/>
    <w:rsid w:val="00DF4FFD"/>
    <w:rsid w:val="00E0178F"/>
    <w:rsid w:val="00E02E2F"/>
    <w:rsid w:val="00E04C14"/>
    <w:rsid w:val="00E062AB"/>
    <w:rsid w:val="00E07449"/>
    <w:rsid w:val="00E1223E"/>
    <w:rsid w:val="00E127B6"/>
    <w:rsid w:val="00E153D7"/>
    <w:rsid w:val="00E16FBA"/>
    <w:rsid w:val="00E233E2"/>
    <w:rsid w:val="00E30411"/>
    <w:rsid w:val="00E30761"/>
    <w:rsid w:val="00E31CC1"/>
    <w:rsid w:val="00E324C2"/>
    <w:rsid w:val="00E32B41"/>
    <w:rsid w:val="00E35AB7"/>
    <w:rsid w:val="00E360C9"/>
    <w:rsid w:val="00E37445"/>
    <w:rsid w:val="00E377FC"/>
    <w:rsid w:val="00E4071D"/>
    <w:rsid w:val="00E40A80"/>
    <w:rsid w:val="00E40D0B"/>
    <w:rsid w:val="00E435D2"/>
    <w:rsid w:val="00E44887"/>
    <w:rsid w:val="00E45BE7"/>
    <w:rsid w:val="00E465CE"/>
    <w:rsid w:val="00E51360"/>
    <w:rsid w:val="00E525A7"/>
    <w:rsid w:val="00E54D63"/>
    <w:rsid w:val="00E54DB7"/>
    <w:rsid w:val="00E56F48"/>
    <w:rsid w:val="00E57FEE"/>
    <w:rsid w:val="00E61BDD"/>
    <w:rsid w:val="00E6295D"/>
    <w:rsid w:val="00E6306C"/>
    <w:rsid w:val="00E645BB"/>
    <w:rsid w:val="00E64938"/>
    <w:rsid w:val="00E65D40"/>
    <w:rsid w:val="00E67B4F"/>
    <w:rsid w:val="00E826C2"/>
    <w:rsid w:val="00E82CC9"/>
    <w:rsid w:val="00E839E2"/>
    <w:rsid w:val="00E85C52"/>
    <w:rsid w:val="00E863CD"/>
    <w:rsid w:val="00E9095F"/>
    <w:rsid w:val="00E95675"/>
    <w:rsid w:val="00E974DB"/>
    <w:rsid w:val="00EA0353"/>
    <w:rsid w:val="00EA2B72"/>
    <w:rsid w:val="00EA567B"/>
    <w:rsid w:val="00EA59CE"/>
    <w:rsid w:val="00EB08F0"/>
    <w:rsid w:val="00EB1D0E"/>
    <w:rsid w:val="00EB54BE"/>
    <w:rsid w:val="00EB6182"/>
    <w:rsid w:val="00EB7BC8"/>
    <w:rsid w:val="00EC11B4"/>
    <w:rsid w:val="00EC1AD1"/>
    <w:rsid w:val="00EC1F8D"/>
    <w:rsid w:val="00EC2C38"/>
    <w:rsid w:val="00ED094B"/>
    <w:rsid w:val="00ED4DA3"/>
    <w:rsid w:val="00ED5AA1"/>
    <w:rsid w:val="00ED710B"/>
    <w:rsid w:val="00ED7216"/>
    <w:rsid w:val="00EE04F4"/>
    <w:rsid w:val="00EE145E"/>
    <w:rsid w:val="00EE147E"/>
    <w:rsid w:val="00EE2977"/>
    <w:rsid w:val="00EE37DA"/>
    <w:rsid w:val="00EE5AC3"/>
    <w:rsid w:val="00EF1BFD"/>
    <w:rsid w:val="00EF61EA"/>
    <w:rsid w:val="00EF770C"/>
    <w:rsid w:val="00F01269"/>
    <w:rsid w:val="00F042C6"/>
    <w:rsid w:val="00F0433D"/>
    <w:rsid w:val="00F05B21"/>
    <w:rsid w:val="00F07E6F"/>
    <w:rsid w:val="00F12A39"/>
    <w:rsid w:val="00F13211"/>
    <w:rsid w:val="00F13431"/>
    <w:rsid w:val="00F135CF"/>
    <w:rsid w:val="00F16FE4"/>
    <w:rsid w:val="00F3365D"/>
    <w:rsid w:val="00F34B49"/>
    <w:rsid w:val="00F34FC3"/>
    <w:rsid w:val="00F35A56"/>
    <w:rsid w:val="00F3696A"/>
    <w:rsid w:val="00F37676"/>
    <w:rsid w:val="00F40AF8"/>
    <w:rsid w:val="00F417BF"/>
    <w:rsid w:val="00F43E36"/>
    <w:rsid w:val="00F455D4"/>
    <w:rsid w:val="00F46B98"/>
    <w:rsid w:val="00F46F07"/>
    <w:rsid w:val="00F4777A"/>
    <w:rsid w:val="00F5033E"/>
    <w:rsid w:val="00F536C5"/>
    <w:rsid w:val="00F54B79"/>
    <w:rsid w:val="00F54D7A"/>
    <w:rsid w:val="00F55808"/>
    <w:rsid w:val="00F5664D"/>
    <w:rsid w:val="00F62238"/>
    <w:rsid w:val="00F66243"/>
    <w:rsid w:val="00F66337"/>
    <w:rsid w:val="00F70A1A"/>
    <w:rsid w:val="00F73E79"/>
    <w:rsid w:val="00F74EA6"/>
    <w:rsid w:val="00F77B75"/>
    <w:rsid w:val="00F84662"/>
    <w:rsid w:val="00F84D29"/>
    <w:rsid w:val="00F96682"/>
    <w:rsid w:val="00F9682D"/>
    <w:rsid w:val="00F97DFA"/>
    <w:rsid w:val="00FA13B1"/>
    <w:rsid w:val="00FA2593"/>
    <w:rsid w:val="00FA2D85"/>
    <w:rsid w:val="00FA436C"/>
    <w:rsid w:val="00FA53DA"/>
    <w:rsid w:val="00FA70D8"/>
    <w:rsid w:val="00FA7303"/>
    <w:rsid w:val="00FB00BD"/>
    <w:rsid w:val="00FB1541"/>
    <w:rsid w:val="00FB1EFF"/>
    <w:rsid w:val="00FB2905"/>
    <w:rsid w:val="00FB4B34"/>
    <w:rsid w:val="00FB5CB4"/>
    <w:rsid w:val="00FB5F62"/>
    <w:rsid w:val="00FB666C"/>
    <w:rsid w:val="00FB7A79"/>
    <w:rsid w:val="00FC005E"/>
    <w:rsid w:val="00FC044E"/>
    <w:rsid w:val="00FC16F8"/>
    <w:rsid w:val="00FC21C4"/>
    <w:rsid w:val="00FC71AF"/>
    <w:rsid w:val="00FD1144"/>
    <w:rsid w:val="00FD20DB"/>
    <w:rsid w:val="00FD32F5"/>
    <w:rsid w:val="00FD637E"/>
    <w:rsid w:val="00FE1403"/>
    <w:rsid w:val="00FE16D1"/>
    <w:rsid w:val="00FE1979"/>
    <w:rsid w:val="00FE2667"/>
    <w:rsid w:val="00FE31FA"/>
    <w:rsid w:val="00FE3727"/>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770C1B"/>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 Type="http://schemas.openxmlformats.org/officeDocument/2006/relationships/styles" Target="styles.xml"/><Relationship Id="rId21" Type="http://schemas.openxmlformats.org/officeDocument/2006/relationships/diagramLayout" Target="diagrams/layout2.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microsoft.com/office/2007/relationships/diagramDrawing" Target="diagrams/drawing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header" Target="header3.xml"/><Relationship Id="rId8"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56C974-4264-4DD5-AE1F-5DA6CAA481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6</TotalTime>
  <Pages>32</Pages>
  <Words>11250</Words>
  <Characters>60750</Characters>
  <Application>Microsoft Office Word</Application>
  <DocSecurity>0</DocSecurity>
  <Lines>506</Lines>
  <Paragraphs>14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1857</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747</cp:revision>
  <cp:lastPrinted>2003-10-22T01:33:00Z</cp:lastPrinted>
  <dcterms:created xsi:type="dcterms:W3CDTF">2018-05-30T22:47:00Z</dcterms:created>
  <dcterms:modified xsi:type="dcterms:W3CDTF">2020-06-03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